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1572" w:rsidRDefault="00291572" w:rsidP="00291572">
      <w:pPr>
        <w:jc w:val="center"/>
        <w:rPr>
          <w:shd w:val="clear" w:color="auto" w:fill="FFFFFF"/>
        </w:rPr>
      </w:pPr>
      <w:bookmarkStart w:id="0" w:name="_Toc490083200"/>
      <w:r>
        <w:rPr>
          <w:shd w:val="clear" w:color="auto" w:fill="FFFFFF"/>
        </w:rPr>
        <w:t xml:space="preserve">DNA methylome </w:t>
      </w:r>
      <w:r w:rsidR="00863021">
        <w:rPr>
          <w:shd w:val="clear" w:color="auto" w:fill="FFFFFF"/>
        </w:rPr>
        <w:t>modifications</w:t>
      </w:r>
      <w:r>
        <w:rPr>
          <w:shd w:val="clear" w:color="auto" w:fill="FFFFFF"/>
        </w:rPr>
        <w:t xml:space="preserve"> and protection by sulforaphane in UVB-induced skin carcinogenesis</w:t>
      </w:r>
    </w:p>
    <w:p w:rsidR="002F313D" w:rsidRDefault="002F313D" w:rsidP="002F313D">
      <w:pPr>
        <w:pStyle w:val="Heading1"/>
        <w:numPr>
          <w:ilvl w:val="0"/>
          <w:numId w:val="0"/>
        </w:numPr>
        <w:ind w:left="360" w:hanging="360"/>
      </w:pPr>
      <w:r w:rsidRPr="002E750C">
        <w:rPr>
          <w:highlight w:val="yellow"/>
        </w:rPr>
        <w:t>Abstract</w:t>
      </w:r>
    </w:p>
    <w:p w:rsidR="002F313D" w:rsidRDefault="00DA3782" w:rsidP="002F313D">
      <w:pPr>
        <w:ind w:firstLine="0"/>
      </w:pPr>
      <w:r>
        <w:t>Exposure to UVB irradiation results in DNA damage and is responsible for non-melanoma skin cancers. Although the genetic mutation is well documented, the epi-mutation, the alteration in epigenetics, remains to be elucidated.</w:t>
      </w:r>
      <w:r w:rsidR="00012DAD">
        <w:t xml:space="preserve"> DNA methylation is a stable and heritable epigenetic changes in the control of gene expression.</w:t>
      </w:r>
      <w:r>
        <w:t xml:space="preserve"> </w:t>
      </w:r>
      <w:r w:rsidR="00CB63CD">
        <w:t>We adapted Methyl-</w:t>
      </w:r>
      <w:proofErr w:type="spellStart"/>
      <w:r w:rsidR="00CB63CD">
        <w:t>seq</w:t>
      </w:r>
      <w:proofErr w:type="spellEnd"/>
      <w:r w:rsidR="00CB63CD">
        <w:t xml:space="preserve">, which was recently developed approach to identify a genome-wide DNA methylation, to profile the DNA methylation in collected specimens of ultraviolet B (UVB)-irradiated skin epidermis and non-melanoma skin cancers at different stages. </w:t>
      </w:r>
      <w:r w:rsidR="00831154">
        <w:t xml:space="preserve">We used the Agilent mouse </w:t>
      </w:r>
      <w:proofErr w:type="spellStart"/>
      <w:r w:rsidR="00831154">
        <w:t>SureSelect</w:t>
      </w:r>
      <w:proofErr w:type="spellEnd"/>
      <w:r w:rsidR="00831154">
        <w:t xml:space="preserve"> Methyl-</w:t>
      </w:r>
      <w:proofErr w:type="spellStart"/>
      <w:r w:rsidR="00831154">
        <w:t>seq</w:t>
      </w:r>
      <w:proofErr w:type="spellEnd"/>
      <w:r w:rsidR="00831154">
        <w:t xml:space="preserve"> method of bisulfite sequencing as th</w:t>
      </w:r>
      <w:r w:rsidR="000E2C58">
        <w:t xml:space="preserve">e single-ended for 75 bases and sequencing on the Illumina HiSeq2000. The majority of differentially methylated cytosines were observed were presented in introns, </w:t>
      </w:r>
      <w:r w:rsidR="008E14B0">
        <w:t>intragenic</w:t>
      </w:r>
      <w:r w:rsidR="000E2C58">
        <w:t xml:space="preserve"> regions, near CpG islands, and transcriptional enhancers. </w:t>
      </w:r>
      <w:r w:rsidR="00745817">
        <w:t xml:space="preserve">We also identified genes involved in skin carcinogenesis that were not previously reported to be differentially methylated. </w:t>
      </w:r>
    </w:p>
    <w:p w:rsidR="002F313D" w:rsidRDefault="002F313D" w:rsidP="002F313D">
      <w:pPr>
        <w:pStyle w:val="Heading1"/>
        <w:numPr>
          <w:ilvl w:val="0"/>
          <w:numId w:val="0"/>
        </w:numPr>
        <w:ind w:left="360" w:hanging="360"/>
      </w:pPr>
      <w:r>
        <w:t>Keywords</w:t>
      </w:r>
    </w:p>
    <w:p w:rsidR="002F313D" w:rsidRDefault="002F313D" w:rsidP="002F313D">
      <w:pPr>
        <w:ind w:firstLine="0"/>
      </w:pPr>
      <w:r>
        <w:t xml:space="preserve">Non-melanoma skin cancer, </w:t>
      </w:r>
      <w:proofErr w:type="spellStart"/>
      <w:r>
        <w:t>sulforaphane</w:t>
      </w:r>
      <w:proofErr w:type="spellEnd"/>
      <w:r>
        <w:t xml:space="preserve">, </w:t>
      </w:r>
      <w:r w:rsidR="0038517B">
        <w:t xml:space="preserve">DNA methylation, </w:t>
      </w:r>
      <w:r w:rsidR="00467ADB">
        <w:t>Methyl</w:t>
      </w:r>
      <w:r>
        <w:t>-</w:t>
      </w:r>
      <w:proofErr w:type="spellStart"/>
      <w:r>
        <w:t>seq</w:t>
      </w:r>
      <w:proofErr w:type="spellEnd"/>
      <w:r>
        <w:t xml:space="preserve">, </w:t>
      </w:r>
      <w:r w:rsidR="002009A3">
        <w:t>ultraviolet-B</w:t>
      </w:r>
      <w:r w:rsidR="00BD6432">
        <w:t xml:space="preserve"> (UVB)</w:t>
      </w:r>
    </w:p>
    <w:p w:rsidR="002F313D" w:rsidRDefault="002F313D" w:rsidP="002F313D">
      <w:pPr>
        <w:ind w:firstLine="0"/>
      </w:pPr>
    </w:p>
    <w:p w:rsidR="002F313D" w:rsidRPr="00E473AD" w:rsidRDefault="002F313D" w:rsidP="002F313D">
      <w:pPr>
        <w:pStyle w:val="Heading1"/>
      </w:pPr>
      <w:r w:rsidRPr="00E473AD">
        <w:t>Introduction</w:t>
      </w:r>
      <w:bookmarkEnd w:id="0"/>
    </w:p>
    <w:p w:rsidR="00245346" w:rsidRPr="009A4ADF" w:rsidRDefault="00245346" w:rsidP="00245346">
      <w:r w:rsidRPr="009A4ADF">
        <w:t xml:space="preserve">Exposure to ultraviolet </w:t>
      </w:r>
      <w:r w:rsidRPr="009A4ADF">
        <w:rPr>
          <w:rFonts w:hint="eastAsia"/>
        </w:rPr>
        <w:t>B</w:t>
      </w:r>
      <w:r w:rsidRPr="009A4ADF">
        <w:t xml:space="preserve"> (UVB) is one of the major causative factors for NMSCs. Long-term exposure to UVB radiation induces inflammation, oxidative stress, DNA </w:t>
      </w:r>
      <w:r w:rsidRPr="009A4ADF">
        <w:rPr>
          <w:noProof/>
        </w:rPr>
        <w:t>mutation,</w:t>
      </w:r>
      <w:r w:rsidRPr="009A4ADF">
        <w:t xml:space="preserve"> and damage, which are involved in initiation, promotion and progression of NMSCs </w:t>
      </w:r>
      <w:r w:rsidRPr="009A4ADF">
        <w:fldChar w:fldCharType="begin"/>
      </w:r>
      <w:r>
        <w:instrText xml:space="preserve"> ADDIN EN.CITE &lt;EndNote&gt;&lt;Cite&gt;&lt;Author&gt;Katiyar&lt;/Author&gt;&lt;Year&gt;2000&lt;/Year&gt;&lt;RecNum&gt;167085&lt;/RecNum&gt;&lt;DisplayText&gt;(1)&lt;/DisplayText&gt;&lt;record&gt;&lt;rec-number&gt;167085&lt;/rec-number&gt;&lt;foreign-keys&gt;&lt;key app="EN" db-id="xswsasf0axxxvbexawbv9z2ivr2ddda5ettx" timestamp="1497626774"&gt;167085&lt;/key&gt;&lt;/foreign-keys&gt;&lt;ref-type name="Journal Article"&gt;17&lt;/ref-type&gt;&lt;contributors&gt;&lt;authors&gt;&lt;author&gt;Katiyar, S. K.&lt;/author&gt;&lt;author&gt;Matsui, M. S.&lt;/author&gt;&lt;author&gt;Mukhtar, H.&lt;/author&gt;&lt;/authors&gt;&lt;/contributors&gt;&lt;auth-address&gt;Department of Dermatology, Case Western Reserve University, 11100 Euclid Avenue, Cleveland, OH 44106-5028, USA. sxk32@po.cwru.edu&lt;/auth-address&gt;&lt;titles&gt;&lt;title&gt;Kinetics of UV light-induced cyclobutane pyrimidine dimers in human skin in vivo: an immunohistochemical analysis of both epidermis and dermis&lt;/title&gt;&lt;secondary-title&gt;Photochem Photobiol&lt;/secondary-title&gt;&lt;/titles&gt;&lt;periodical&gt;&lt;full-title&gt;Photochem Photobiol&lt;/full-title&gt;&lt;abbr-1&gt;Photochemistry and photobiology&lt;/abbr-1&gt;&lt;/periodical&gt;&lt;pages&gt;788-93&lt;/pages&gt;&lt;volume&gt;72&lt;/volume&gt;&lt;number&gt;6&lt;/number&gt;&lt;keywords&gt;&lt;keyword&gt;Immunohistochemistry&lt;/keyword&gt;&lt;keyword&gt;Kinetics&lt;/keyword&gt;&lt;keyword&gt;Pyrimidine Dimers/*biosynthesis&lt;/keyword&gt;&lt;keyword&gt;Skin/metabolism/*radiation effects&lt;/keyword&gt;&lt;keyword&gt;*Ultraviolet Rays&lt;/keyword&gt;&lt;/keywords&gt;&lt;dates&gt;&lt;year&gt;2000&lt;/year&gt;&lt;pub-dates&gt;&lt;date&gt;Dec&lt;/date&gt;&lt;/pub-dates&gt;&lt;/dates&gt;&lt;isbn&gt;0031-8655 (Print)&amp;#xD;0031-8655 (Linking)&lt;/isbn&gt;&lt;accession-num&gt;11140267&lt;/accession-num&gt;&lt;urls&gt;&lt;related-urls&gt;&lt;url&gt;https://www.ncbi.nlm.nih.gov/pubmed/11140267&lt;/url&gt;&lt;/related-urls&gt;&lt;/urls&gt;&lt;/record&gt;&lt;/Cite&gt;&lt;/EndNote&gt;</w:instrText>
      </w:r>
      <w:r w:rsidRPr="009A4ADF">
        <w:fldChar w:fldCharType="separate"/>
      </w:r>
      <w:r>
        <w:rPr>
          <w:noProof/>
        </w:rPr>
        <w:t>(1)</w:t>
      </w:r>
      <w:r w:rsidRPr="009A4ADF">
        <w:fldChar w:fldCharType="end"/>
      </w:r>
      <w:r w:rsidRPr="009A4ADF">
        <w:t xml:space="preserve">. The </w:t>
      </w:r>
      <w:r w:rsidRPr="009A4ADF">
        <w:rPr>
          <w:noProof/>
        </w:rPr>
        <w:t>early</w:t>
      </w:r>
      <w:r w:rsidRPr="009A4ADF">
        <w:t xml:space="preserve"> UV-</w:t>
      </w:r>
      <w:r w:rsidRPr="009A4ADF">
        <w:lastRenderedPageBreak/>
        <w:t xml:space="preserve">exposure induces inflammatory responses with the increased blood flow, vascular permeability, expression of cyclooxygenases-2 (COX-2), and production of prostaglandin (PG) metabolite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UVB-induced inflammation </w:t>
      </w:r>
      <w:r w:rsidRPr="009A4ADF">
        <w:rPr>
          <w:noProof/>
        </w:rPr>
        <w:t xml:space="preserve">is </w:t>
      </w:r>
      <w:r w:rsidRPr="009A4ADF">
        <w:t xml:space="preserve">an important event in all three stages of NMSC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showing the importance of controlling the UVB-induced inflammation to prevent the skin cancer </w:t>
      </w:r>
      <w:r w:rsidRPr="009A4ADF">
        <w:rPr>
          <w:noProof/>
        </w:rPr>
        <w:t>risk.</w:t>
      </w:r>
      <w:r w:rsidRPr="009A4ADF">
        <w:t xml:space="preserve"> </w:t>
      </w:r>
    </w:p>
    <w:p w:rsidR="00ED476F" w:rsidRDefault="003458E7" w:rsidP="002F313D">
      <w:r>
        <w:t>DNA methylation can be altered by environmental influences and provides a mechanism to affect the phenotypes in skin</w:t>
      </w:r>
      <w:r w:rsidR="00BF6D29">
        <w:t xml:space="preserve"> aging and cancer; the role of methylation as a molecular link between aging and cancer</w:t>
      </w:r>
      <w:r>
        <w:t xml:space="preserve"> </w:t>
      </w:r>
      <w:r w:rsidR="00BF6D29">
        <w:t>is complex and remained to be elucidated</w:t>
      </w:r>
      <w:r w:rsidR="00954287">
        <w:t xml:space="preserve"> </w:t>
      </w:r>
      <w:r w:rsidR="00954287">
        <w:fldChar w:fldCharType="begin"/>
      </w:r>
      <w:r w:rsidR="00245346">
        <w:instrText xml:space="preserve"> ADDIN EN.CITE &lt;EndNote&gt;&lt;Cite&gt;&lt;Author&gt;Perez&lt;/Author&gt;&lt;Year&gt;2018&lt;/Year&gt;&lt;RecNum&gt;113&lt;/RecNum&gt;&lt;DisplayText&gt;(3)&lt;/DisplayText&gt;&lt;record&gt;&lt;rec-number&gt;113&lt;/rec-number&gt;&lt;foreign-keys&gt;&lt;key app="EN" db-id="ewsrx955yzz0s4ea0pgped2b52pd5ffspw0w" timestamp="1521745233"&gt;113&lt;/key&gt;&lt;/foreign-keys&gt;&lt;ref-type name="Journal Article"&gt;17&lt;/ref-type&gt;&lt;contributors&gt;&lt;authors&gt;&lt;author&gt;Perez, R. F.&lt;/author&gt;&lt;author&gt;Tejedor, J. R.&lt;/author&gt;&lt;author&gt;Bayon, G. F.&lt;/author&gt;&lt;author&gt;Fernandez, A. F.&lt;/author&gt;&lt;author&gt;Fraga, M. F.&lt;/author&gt;&lt;/authors&gt;&lt;/contributors&gt;&lt;auth-address&gt;Nanomedicine Group, Nanomaterials and Nanotechnology Research Center (CINN-CSIC), Universidad de Oviedo, El Entrego, Asturias, Spain.&amp;#xD;Cancer Epigenetics Laboratory, Institute of Oncology of Asturias (IUOPA), Hospital Universitario Central de Asturias (HUCA), Universidad de Oviedo, Oviedo, Asturias, Spain.&amp;#xD;Cancer Epigenetics Laboratory, Fundacion para la Investigacion Biosanitaria de Asturias (FINBA), Instituto de Investigacion Sanitaria del Principado de Asturias (ISPA), Oviedo, Asturias, Spain.&lt;/auth-address&gt;&lt;titles&gt;&lt;title&gt;Distinct chromatin signatures of DNA hypomethylation in aging and cancer&lt;/title&gt;&lt;secondary-title&gt;Aging Cell&lt;/secondary-title&gt;&lt;/titles&gt;&lt;periodical&gt;&lt;full-title&gt;Aging Cell&lt;/full-title&gt;&lt;/periodical&gt;&lt;keywords&gt;&lt;keyword&gt;DNA methylation&lt;/keyword&gt;&lt;keyword&gt;aging&lt;/keyword&gt;&lt;keyword&gt;cancer&lt;/keyword&gt;&lt;keyword&gt;chromatin&lt;/keyword&gt;&lt;keyword&gt;epigenetics&lt;/keyword&gt;&lt;keyword&gt;histone modification&lt;/keyword&gt;&lt;/keywords&gt;&lt;dates&gt;&lt;year&gt;2018&lt;/year&gt;&lt;pub-dates&gt;&lt;date&gt;Mar 5&lt;/date&gt;&lt;/pub-dates&gt;&lt;/dates&gt;&lt;isbn&gt;1474-9726 (Electronic)&amp;#xD;1474-9718 (Linking)&lt;/isbn&gt;&lt;accession-num&gt;29504244&lt;/accession-num&gt;&lt;urls&gt;&lt;related-urls&gt;&lt;url&gt;https://www.ncbi.nlm.nih.gov/pubmed/29504244&lt;/url&gt;&lt;/related-urls&gt;&lt;/urls&gt;&lt;electronic-resource-num&gt;10.1111/acel.12744&lt;/electronic-resource-num&gt;&lt;/record&gt;&lt;/Cite&gt;&lt;/EndNote&gt;</w:instrText>
      </w:r>
      <w:r w:rsidR="00954287">
        <w:fldChar w:fldCharType="separate"/>
      </w:r>
      <w:r w:rsidR="00245346">
        <w:rPr>
          <w:noProof/>
        </w:rPr>
        <w:t>(3)</w:t>
      </w:r>
      <w:r w:rsidR="00954287">
        <w:fldChar w:fldCharType="end"/>
      </w:r>
      <w:r w:rsidR="00BF6D29">
        <w:t xml:space="preserve">. </w:t>
      </w:r>
      <w:r w:rsidR="004F45F7">
        <w:t xml:space="preserve">Currently, there are a few approached commonly used with the next-generation sequencing platforms to profile the genome-wide DNA methylation. We have previous applied protein-affinity enrichment of methylated regions in two selected representative carcinogenesis models </w:t>
      </w:r>
      <w:r w:rsidR="004F45F7">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 </w:instrText>
      </w:r>
      <w:r w:rsidR="00245346">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DATA </w:instrText>
      </w:r>
      <w:r w:rsidR="00245346">
        <w:fldChar w:fldCharType="end"/>
      </w:r>
      <w:r w:rsidR="004F45F7">
        <w:fldChar w:fldCharType="separate"/>
      </w:r>
      <w:r w:rsidR="00245346">
        <w:rPr>
          <w:noProof/>
        </w:rPr>
        <w:t>(4)</w:t>
      </w:r>
      <w:r w:rsidR="004F45F7">
        <w:fldChar w:fldCharType="end"/>
      </w:r>
      <w:r w:rsidR="00A26344">
        <w:t xml:space="preserve">. This method reports the </w:t>
      </w:r>
      <w:r w:rsidR="00D177EF">
        <w:t xml:space="preserve">varying enrichment CpG density but not show the base-pair resolution of methylated </w:t>
      </w:r>
      <w:r w:rsidR="00DA2E94">
        <w:t>cytosine</w:t>
      </w:r>
      <w:r w:rsidR="00D177EF">
        <w:t xml:space="preserve"> </w:t>
      </w:r>
      <w:r w:rsidR="008910B7"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 </w:instrText>
      </w:r>
      <w:r w:rsidR="00245346"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DATA </w:instrText>
      </w:r>
      <w:r w:rsidR="00245346" w:rsidRPr="00245346">
        <w:fldChar w:fldCharType="end"/>
      </w:r>
      <w:r w:rsidR="008910B7" w:rsidRPr="00245346">
        <w:fldChar w:fldCharType="separate"/>
      </w:r>
      <w:r w:rsidR="00245346" w:rsidRPr="00245346">
        <w:rPr>
          <w:noProof/>
        </w:rPr>
        <w:t>(5, 6)</w:t>
      </w:r>
      <w:r w:rsidR="008910B7" w:rsidRPr="00245346">
        <w:fldChar w:fldCharType="end"/>
      </w:r>
      <w:r w:rsidR="00DA2E94" w:rsidRPr="00245346">
        <w:t>.</w:t>
      </w:r>
      <w:r w:rsidR="00907974">
        <w:t xml:space="preserve"> An unbiased method to detect methylated </w:t>
      </w:r>
      <w:proofErr w:type="spellStart"/>
      <w:r w:rsidR="00907974">
        <w:t>CpGs</w:t>
      </w:r>
      <w:proofErr w:type="spellEnd"/>
      <w:r w:rsidR="00907974">
        <w:t xml:space="preserve"> at base-pair resolution is whole genome bisulfite sequencing. However, 70% - 80% of the sequenced reads provide usef</w:t>
      </w:r>
      <w:r w:rsidR="008910B7">
        <w:t xml:space="preserve">ul DNA methylation information </w:t>
      </w:r>
      <w:r w:rsidR="008910B7">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 </w:instrText>
      </w:r>
      <w:r w:rsidR="00245346">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DATA </w:instrText>
      </w:r>
      <w:r w:rsidR="00245346">
        <w:fldChar w:fldCharType="end"/>
      </w:r>
      <w:r w:rsidR="008910B7">
        <w:fldChar w:fldCharType="separate"/>
      </w:r>
      <w:r w:rsidR="00245346">
        <w:rPr>
          <w:noProof/>
        </w:rPr>
        <w:t>(7)</w:t>
      </w:r>
      <w:r w:rsidR="008910B7">
        <w:fldChar w:fldCharType="end"/>
      </w:r>
      <w:r w:rsidR="00907974">
        <w:t xml:space="preserve">, and </w:t>
      </w:r>
      <w:r w:rsidR="00B1418B">
        <w:t xml:space="preserve">a more cost-effective method is to detect the methylation at base-pair resolution without bias of CpG dense and poor regions for the genome-wide DNA methylation. </w:t>
      </w:r>
      <w:r w:rsidR="007257D1">
        <w:t>This study describes the application of Methyl-</w:t>
      </w:r>
      <w:proofErr w:type="spellStart"/>
      <w:r w:rsidR="007257D1">
        <w:t>Seq</w:t>
      </w:r>
      <w:proofErr w:type="spellEnd"/>
      <w:r w:rsidR="007257D1">
        <w:t xml:space="preserve"> for the mouse methylome and it reliably detects</w:t>
      </w:r>
      <w:r w:rsidR="00B1418B">
        <w:t xml:space="preserve"> the DNA methylation in different stages of skin carcinogenesis. </w:t>
      </w:r>
      <w:r w:rsidR="00EB486C">
        <w:t>This study provide</w:t>
      </w:r>
      <w:r w:rsidR="0013225A">
        <w:t>s</w:t>
      </w:r>
      <w:r w:rsidR="00EB486C">
        <w:t xml:space="preserve"> the insights on UV-induced alterations in DNA methylation in understanding the genome-wide DNA methylation signatures in UVB-induced skin carcinogenesis mouse model. </w:t>
      </w:r>
    </w:p>
    <w:p w:rsidR="002F313D" w:rsidRPr="009A4ADF" w:rsidRDefault="002F313D" w:rsidP="002F313D">
      <w:r w:rsidRPr="009A4ADF">
        <w:t xml:space="preserve">Sulforaphane (SFN) is an important cancer prevention agent and also </w:t>
      </w:r>
      <w:proofErr w:type="gramStart"/>
      <w:r w:rsidRPr="009A4ADF">
        <w:t>a</w:t>
      </w:r>
      <w:proofErr w:type="gramEnd"/>
      <w:r w:rsidRPr="009A4ADF">
        <w:t xml:space="preserve"> Nrf2 activator with no known side effects. SFN inhibits Nrf2 proteasomal degradation and enhances Nrf2 transcriptional activation </w:t>
      </w:r>
      <w:r w:rsidRPr="009A4ADF">
        <w:rPr>
          <w:noProof/>
        </w:rPr>
        <w:t>of</w:t>
      </w:r>
      <w:r w:rsidRPr="009A4ADF">
        <w:t xml:space="preserve"> ARE genes. SFN suppressed Bmi-1 and Ezh2 level leading to the </w:t>
      </w:r>
      <w:r w:rsidRPr="009A4ADF">
        <w:rPr>
          <w:noProof/>
        </w:rPr>
        <w:t>reduced</w:t>
      </w:r>
      <w:r w:rsidRPr="009A4ADF">
        <w:t xml:space="preserve"> H3K27me4 formation in SCC-13, A431, and </w:t>
      </w:r>
      <w:proofErr w:type="spellStart"/>
      <w:r w:rsidRPr="009A4ADF">
        <w:t>HaCaT</w:t>
      </w:r>
      <w:proofErr w:type="spellEnd"/>
      <w:r w:rsidRPr="009A4ADF">
        <w:t xml:space="preserve"> cells, and </w:t>
      </w:r>
      <w:r w:rsidRPr="009A4ADF">
        <w:rPr>
          <w:noProof/>
        </w:rPr>
        <w:t>suppress</w:t>
      </w:r>
      <w:r w:rsidRPr="009A4ADF">
        <w:t xml:space="preserve"> tumor </w:t>
      </w:r>
      <w:r w:rsidRPr="009A4ADF">
        <w:lastRenderedPageBreak/>
        <w:t xml:space="preserve">formation in the </w:t>
      </w:r>
      <w:r w:rsidRPr="009A4ADF">
        <w:rPr>
          <w:noProof/>
        </w:rPr>
        <w:t>epidermis</w:t>
      </w:r>
      <w:r w:rsidRPr="009A4ADF">
        <w:t xml:space="preserve"> </w:t>
      </w:r>
      <w:r w:rsidRPr="009A4ADF">
        <w:fldChar w:fldCharType="begin">
          <w:fldData xml:space="preserve">PEVuZE5vdGU+PENpdGU+PEF1dGhvcj5CYWxhc3VicmFtYW5pYW48L0F1dGhvcj48WWVhcj4yMDEx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</w:fldData>
        </w:fldChar>
      </w:r>
      <w:r w:rsidR="00245346">
        <w:instrText xml:space="preserve"> ADDIN EN.CITE </w:instrText>
      </w:r>
      <w:r w:rsidR="00245346">
        <w:fldChar w:fldCharType="begin">
          <w:fldData xml:space="preserve">PEVuZE5vdGU+PENpdGU+PEF1dGhvcj5CYWxhc3VicmFtYW5pYW48L0F1dGhvcj48WWVhcj4yMDEx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</w:fldData>
        </w:fldChar>
      </w:r>
      <w:r w:rsidR="00245346">
        <w:instrText xml:space="preserve"> ADDIN EN.CITE.DATA </w:instrText>
      </w:r>
      <w:r w:rsidR="00245346">
        <w:fldChar w:fldCharType="end"/>
      </w:r>
      <w:r w:rsidRPr="009A4ADF">
        <w:fldChar w:fldCharType="separate"/>
      </w:r>
      <w:r w:rsidR="00245346">
        <w:rPr>
          <w:noProof/>
        </w:rPr>
        <w:t>(8, 9)</w:t>
      </w:r>
      <w:r w:rsidRPr="009A4ADF">
        <w:fldChar w:fldCharType="end"/>
      </w:r>
      <w:r w:rsidRPr="009A4ADF">
        <w:t xml:space="preserve">. Recently, we reported that SFN inhibited TPA-induced JB6 cellular transformation, and decreased the methylation level of the CpG sites of Nrf2, and enhanced the translocation of Nrf2 into the </w:t>
      </w:r>
      <w:r w:rsidRPr="009A4ADF">
        <w:rPr>
          <w:noProof/>
        </w:rPr>
        <w:t>nucleus</w:t>
      </w:r>
      <w:r w:rsidRPr="009A4ADF">
        <w:t xml:space="preserve">. </w:t>
      </w:r>
      <w:r w:rsidRPr="009A4ADF">
        <w:rPr>
          <w:noProof/>
        </w:rPr>
        <w:t>In addition</w:t>
      </w:r>
      <w:r w:rsidRPr="009A4ADF">
        <w:t xml:space="preserve">, SFN reduced the protein expression of some epigenetic modifying proteins such as DNA methyltransferase and histone deacetylases </w:t>
      </w:r>
      <w:r w:rsidRPr="009A4ADF">
        <w:fldChar w:fldCharType="begin">
          <w:fldData xml:space="preserve">PEVuZE5vdGU+PENpdGU+PEF1dGhvcj5TdTwvQXV0aG9yPjxZZWFyPjIwMTQ8L1llYXI+PFJlY051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</w:fldData>
        </w:fldChar>
      </w:r>
      <w:r w:rsidR="00245346">
        <w:instrText xml:space="preserve"> ADDIN EN.CITE </w:instrText>
      </w:r>
      <w:r w:rsidR="00245346">
        <w:fldChar w:fldCharType="begin">
          <w:fldData xml:space="preserve">PEVuZE5vdGU+PENpdGU+PEF1dGhvcj5TdTwvQXV0aG9yPjxZZWFyPjIwMTQ8L1llYXI+PFJlY051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</w:fldData>
        </w:fldChar>
      </w:r>
      <w:r w:rsidR="00245346">
        <w:instrText xml:space="preserve"> ADDIN EN.CITE.DATA </w:instrText>
      </w:r>
      <w:r w:rsidR="00245346">
        <w:fldChar w:fldCharType="end"/>
      </w:r>
      <w:r w:rsidRPr="009A4ADF">
        <w:fldChar w:fldCharType="separate"/>
      </w:r>
      <w:r w:rsidR="00245346">
        <w:rPr>
          <w:noProof/>
        </w:rPr>
        <w:t>(10)</w:t>
      </w:r>
      <w:r w:rsidRPr="009A4ADF">
        <w:fldChar w:fldCharType="end"/>
      </w:r>
      <w:r w:rsidRPr="009A4ADF">
        <w:t xml:space="preserve">. It has been shown that SFN reduced tumor growth in A375 melanoma cell – derived melanoma cancer stem cells in immune-compromised mice by reducing Ezh2 level and H3K27me3 formation </w:t>
      </w:r>
      <w:r w:rsidRPr="009A4ADF">
        <w:fldChar w:fldCharType="begin"/>
      </w:r>
      <w:r w:rsidR="00245346">
        <w:instrText xml:space="preserve"> ADDIN EN.CITE &lt;EndNote&gt;&lt;Cite&gt;&lt;Author&gt;Fisher&lt;/Author&gt;&lt;Year&gt;2016&lt;/Year&gt;&lt;RecNum&gt;167281&lt;/RecNum&gt;&lt;DisplayText&gt;(11)&lt;/DisplayText&gt;&lt;record&gt;&lt;rec-number&gt;167281&lt;/rec-number&gt;&lt;foreign-keys&gt;&lt;key app="EN" db-id="xswsasf0axxxvbexawbv9z2ivr2ddda5ettx" timestamp="1501621752"&gt;167281&lt;/key&gt;&lt;/foreign-keys&gt;&lt;ref-type name="Journal Article"&gt;17&lt;/ref-type&gt;&lt;contributors&gt;&lt;authors&gt;&lt;author&gt;Fisher, M. L.&lt;/author&gt;&lt;author&gt;Adhikary, G.&lt;/author&gt;&lt;author&gt;Grun, D.&lt;/author&gt;&lt;author&gt;Kaetzel, D. M.&lt;/author&gt;&lt;author&gt;Eckert, R. L.&lt;/author&gt;&lt;/authors&gt;&lt;/contributors&gt;&lt;auth-address&gt;Department of Biochemistry and Molecular Biology, University of Maryland School of Medicine, Baltimore, Maryland.&amp;#xD;Marlene and Stewart Greenebaum Cancer, University of Maryland School of Medicine, Baltimore, Maryland.&amp;#xD;Department of Reproductive Biology, University of Maryland School of Medicine, Baltimore, Maryland.&amp;#xD;Department of Dermatology, University of Maryland School of Medicine, Baltimore, Maryland.&lt;/auth-address&gt;&lt;titles&gt;&lt;title&gt;The Ezh2 polycomb group protein drives an aggressive phenotype in melanoma cancer stem cells and is a target of diet derived sulforaphane&lt;/title&gt;&lt;secondary-title&gt;Mol Carcinog&lt;/secondary-title&gt;&lt;/titles&gt;&lt;periodical&gt;&lt;full-title&gt;Mol Carcinog&lt;/full-title&gt;&lt;abbr-1&gt;Molecular carcinogenesis&lt;/abbr-1&gt;&lt;/periodical&gt;&lt;pages&gt;2024-2036&lt;/pages&gt;&lt;volume&gt;55&lt;/volume&gt;&lt;number&gt;12&lt;/number&gt;&lt;keywords&gt;&lt;keyword&gt;Ezh2&lt;/keyword&gt;&lt;keyword&gt;cancer&lt;/keyword&gt;&lt;keyword&gt;cancer prevention&lt;/keyword&gt;&lt;keyword&gt;cancer therapy&lt;/keyword&gt;&lt;keyword&gt;epigenetic&lt;/keyword&gt;&lt;keyword&gt;melanoma&lt;/keyword&gt;&lt;keyword&gt;polycomb&lt;/keyword&gt;&lt;keyword&gt;stem cell&lt;/keyword&gt;&lt;keyword&gt;sulforaphane&lt;/keyword&gt;&lt;/keywords&gt;&lt;dates&gt;&lt;year&gt;2016&lt;/year&gt;&lt;pub-dates&gt;&lt;date&gt;Dec&lt;/date&gt;&lt;/pub-dates&gt;&lt;/dates&gt;&lt;isbn&gt;1098-2744 (Electronic)&amp;#xD;0899-1987 (Linking)&lt;/isbn&gt;&lt;accession-num&gt;26693692&lt;/accession-num&gt;&lt;urls&gt;&lt;related-urls&gt;&lt;url&gt;https://www.ncbi.nlm.nih.gov/pubmed/26693692&lt;/url&gt;&lt;/related-urls&gt;&lt;/urls&gt;&lt;custom2&gt;PMC4919248&lt;/custom2&gt;&lt;electronic-resource-num&gt;10.1002/mc.22448&lt;/electronic-resource-num&gt;&lt;/record&gt;&lt;/Cite&gt;&lt;/EndNote&gt;</w:instrText>
      </w:r>
      <w:r w:rsidRPr="009A4ADF">
        <w:fldChar w:fldCharType="separate"/>
      </w:r>
      <w:r w:rsidR="00245346">
        <w:rPr>
          <w:noProof/>
        </w:rPr>
        <w:t>(11)</w:t>
      </w:r>
      <w:r w:rsidRPr="009A4ADF">
        <w:fldChar w:fldCharType="end"/>
      </w:r>
      <w:r w:rsidRPr="009A4ADF">
        <w:t xml:space="preserve">. </w:t>
      </w:r>
    </w:p>
    <w:p w:rsidR="002F313D" w:rsidRDefault="002F313D" w:rsidP="002F313D">
      <w:r w:rsidRPr="009A4ADF">
        <w:t xml:space="preserve">In this study, we used the UVB-induced skin cancer mouse models to examine the epigenetic and epigenomic changes during different stages of skin cancer from imitation, </w:t>
      </w:r>
      <w:r w:rsidRPr="009A4ADF">
        <w:rPr>
          <w:noProof/>
        </w:rPr>
        <w:t>promotion,</w:t>
      </w:r>
      <w:r w:rsidRPr="009A4ADF">
        <w:t xml:space="preserve"> to later progression. Furthermore, we investigated the roles of SFN in reversing the epigenetic changes resulting in the cancer prevention. These studies contributed to </w:t>
      </w:r>
      <w:r w:rsidRPr="009A4ADF">
        <w:rPr>
          <w:rFonts w:hint="eastAsia"/>
        </w:rPr>
        <w:t>t</w:t>
      </w:r>
      <w:r w:rsidRPr="009A4ADF">
        <w:t xml:space="preserve">he development of a safe and </w:t>
      </w:r>
      <w:r w:rsidRPr="009A4ADF">
        <w:rPr>
          <w:noProof/>
        </w:rPr>
        <w:t>efficient</w:t>
      </w:r>
      <w:r w:rsidRPr="009A4ADF">
        <w:t xml:space="preserve"> strategy using natural phytochemicals </w:t>
      </w:r>
      <w:proofErr w:type="spellStart"/>
      <w:r w:rsidRPr="009A4ADF">
        <w:t>chemopreventive</w:t>
      </w:r>
      <w:proofErr w:type="spellEnd"/>
      <w:r w:rsidRPr="009A4ADF">
        <w:t xml:space="preserve"> compounds to prevent skin cancers and to identify potential epigenetic and epigenomic biomarkers during skin carcinogenesis to provide novel therapeutic strategies.</w:t>
      </w:r>
      <w:r w:rsidRPr="004320A0">
        <w:t xml:space="preserve"> </w:t>
      </w:r>
    </w:p>
    <w:p w:rsidR="002F313D" w:rsidRPr="00E473AD" w:rsidRDefault="002F313D" w:rsidP="002F313D">
      <w:pPr>
        <w:pStyle w:val="Heading1"/>
      </w:pPr>
      <w:bookmarkStart w:id="1" w:name="_Toc490083201"/>
      <w:r w:rsidRPr="00E473AD">
        <w:t>Materials and methods</w:t>
      </w:r>
      <w:bookmarkEnd w:id="1"/>
      <w:r w:rsidRPr="00E473AD">
        <w:t xml:space="preserve"> </w:t>
      </w:r>
      <w:bookmarkStart w:id="2" w:name="_Toc490083202"/>
    </w:p>
    <w:p w:rsidR="002F313D" w:rsidRPr="003864FB" w:rsidRDefault="002F313D" w:rsidP="002F313D">
      <w:pPr>
        <w:pStyle w:val="Heading2"/>
      </w:pPr>
      <w:r w:rsidRPr="003864FB">
        <w:t>Chemicals and reagents</w:t>
      </w:r>
      <w:bookmarkEnd w:id="2"/>
    </w:p>
    <w:p w:rsidR="002F313D" w:rsidRDefault="002F313D" w:rsidP="002F313D">
      <w:pPr>
        <w:jc w:val="both"/>
        <w:rPr>
          <w:rFonts w:eastAsia="MS Mincho"/>
        </w:rPr>
      </w:pPr>
      <w:r w:rsidRPr="009A4ADF">
        <w:t xml:space="preserve">D, L - Sulforaphane (SFN) </w:t>
      </w:r>
      <w:r w:rsidRPr="009A4ADF">
        <w:rPr>
          <w:noProof/>
        </w:rPr>
        <w:t>was purchased</w:t>
      </w:r>
      <w:r w:rsidRPr="009A4ADF">
        <w:t xml:space="preserve"> from Toronto Research Chemicals (S699115; Toronto, Ontario, Canada</w:t>
      </w:r>
      <w:r>
        <w:t>.</w:t>
      </w:r>
      <w:r w:rsidRPr="009A4ADF">
        <w:t xml:space="preserve"> Acetone (HPLC grade) and 10% phosphate-buffered formalin </w:t>
      </w:r>
      <w:r w:rsidRPr="009A4ADF">
        <w:rPr>
          <w:noProof/>
        </w:rPr>
        <w:t>were obtained</w:t>
      </w:r>
      <w:r w:rsidRPr="009A4ADF">
        <w:t xml:space="preserve"> from Fisher Scientific (Hampton, NH, USA). </w:t>
      </w:r>
      <w:r w:rsidRPr="009A4ADF">
        <w:rPr>
          <w:noProof/>
        </w:rPr>
        <w:t xml:space="preserve">UV lamps that emit UVB (280 – 320 nm; 75-80% of total energy) and UVA (320-375 nm; 20-25% of total energy), as described in previous studies </w:t>
      </w:r>
      <w:r w:rsidRPr="009A4ADF">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 </w:instrText>
      </w:r>
      <w:r w:rsidR="008910B7">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DATA </w:instrText>
      </w:r>
      <w:r w:rsidR="008910B7">
        <w:rPr>
          <w:noProof/>
        </w:rPr>
      </w:r>
      <w:r w:rsidR="008910B7">
        <w:rPr>
          <w:noProof/>
        </w:rPr>
        <w:fldChar w:fldCharType="end"/>
      </w:r>
      <w:r w:rsidRPr="009A4ADF">
        <w:rPr>
          <w:noProof/>
        </w:rPr>
      </w:r>
      <w:r w:rsidRPr="009A4ADF">
        <w:rPr>
          <w:noProof/>
        </w:rPr>
        <w:fldChar w:fldCharType="separate"/>
      </w:r>
      <w:r w:rsidR="008910B7">
        <w:rPr>
          <w:noProof/>
        </w:rPr>
        <w:t>(12)</w:t>
      </w:r>
      <w:r w:rsidRPr="009A4ADF">
        <w:rPr>
          <w:noProof/>
        </w:rPr>
        <w:fldChar w:fldCharType="end"/>
      </w:r>
      <w:r w:rsidRPr="009A4ADF">
        <w:rPr>
          <w:noProof/>
        </w:rPr>
        <w:t>.</w:t>
      </w:r>
      <w:r w:rsidRPr="009A4ADF">
        <w:t xml:space="preserve"> </w:t>
      </w:r>
      <w:r w:rsidRPr="009A4ADF">
        <w:rPr>
          <w:rFonts w:eastAsia="MS Mincho"/>
        </w:rPr>
        <w:t>These UV lamps (FS72T12-UVB-HO; National Biological Corp., Twinsburg, OH, USA) emit little or no radiation &lt; 280 nm and &gt; 375 nm. The lamps emit UVB (280-320 nm; 75-80% of total energy) and UVA (320-375 nm; 20-25% of total energy),</w:t>
      </w:r>
      <w:r w:rsidRPr="009A4ADF">
        <w:t xml:space="preserve"> </w:t>
      </w:r>
      <w:r w:rsidRPr="009A4ADF">
        <w:rPr>
          <w:rFonts w:eastAsia="MS Mincho"/>
        </w:rPr>
        <w:t xml:space="preserve">as </w:t>
      </w:r>
      <w:r w:rsidRPr="009A4ADF">
        <w:rPr>
          <w:rFonts w:eastAsia="MS Mincho"/>
        </w:rPr>
        <w:lastRenderedPageBreak/>
        <w:t xml:space="preserve">described in our previous studies </w:t>
      </w:r>
      <w:r w:rsidRPr="009A4ADF">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 </w:instrText>
      </w:r>
      <w:r w:rsidR="008910B7">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DATA </w:instrText>
      </w:r>
      <w:r w:rsidR="008910B7">
        <w:rPr>
          <w:rFonts w:eastAsia="MS Mincho"/>
        </w:rPr>
      </w:r>
      <w:r w:rsidR="008910B7">
        <w:rPr>
          <w:rFonts w:eastAsia="MS Mincho"/>
        </w:rPr>
        <w:fldChar w:fldCharType="end"/>
      </w:r>
      <w:r w:rsidRPr="009A4ADF">
        <w:rPr>
          <w:rFonts w:eastAsia="MS Mincho"/>
        </w:rPr>
      </w:r>
      <w:r w:rsidRPr="009A4ADF">
        <w:rPr>
          <w:rFonts w:eastAsia="MS Mincho"/>
        </w:rPr>
        <w:fldChar w:fldCharType="separate"/>
      </w:r>
      <w:r w:rsidR="008910B7">
        <w:rPr>
          <w:rFonts w:eastAsia="MS Mincho"/>
          <w:noProof/>
        </w:rPr>
        <w:t>(13, 14)</w:t>
      </w:r>
      <w:r w:rsidRPr="009A4ADF">
        <w:rPr>
          <w:rFonts w:eastAsia="MS Mincho"/>
        </w:rPr>
        <w:fldChar w:fldCharType="end"/>
      </w:r>
      <w:r w:rsidRPr="009A4ADF">
        <w:t xml:space="preserve">. </w:t>
      </w:r>
      <w:r w:rsidRPr="009A4ADF">
        <w:rPr>
          <w:rFonts w:eastAsia="MS Mincho"/>
        </w:rPr>
        <w:t>The dose of UVB was quantified using a UVB Spectra 305 dosimeter (</w:t>
      </w:r>
      <w:proofErr w:type="spellStart"/>
      <w:r w:rsidRPr="009A4ADF">
        <w:rPr>
          <w:rFonts w:eastAsia="MS Mincho"/>
        </w:rPr>
        <w:t>Daavlin</w:t>
      </w:r>
      <w:proofErr w:type="spellEnd"/>
      <w:r w:rsidRPr="009A4ADF">
        <w:rPr>
          <w:rFonts w:eastAsia="MS Mincho"/>
        </w:rPr>
        <w:t xml:space="preserve"> Co., Bryan, OH, USA). The radiation </w:t>
      </w:r>
      <w:r w:rsidRPr="009A4ADF">
        <w:rPr>
          <w:rFonts w:eastAsia="MS Mincho"/>
          <w:noProof/>
        </w:rPr>
        <w:t>was calibrated</w:t>
      </w:r>
      <w:r>
        <w:rPr>
          <w:rFonts w:eastAsia="MS Mincho"/>
        </w:rPr>
        <w:t xml:space="preserve"> with an IL-1700 research </w:t>
      </w:r>
      <w:r w:rsidRPr="009A4ADF">
        <w:rPr>
          <w:rFonts w:eastAsia="MS Mincho"/>
        </w:rPr>
        <w:t>radiometer/photometer from International Light Inc. (Newburyport, MA, USA).</w:t>
      </w:r>
    </w:p>
    <w:p w:rsidR="00396057" w:rsidRDefault="00396057" w:rsidP="00CE63D7">
      <w:pPr>
        <w:pStyle w:val="Heading2"/>
      </w:pPr>
      <w:r w:rsidRPr="00CE63D7">
        <w:t>UV-induced skin carcinogenesis model</w:t>
      </w:r>
    </w:p>
    <w:p w:rsidR="00785311" w:rsidRDefault="00CE63D7" w:rsidP="00CE63D7">
      <w:pPr>
        <w:ind w:firstLine="180"/>
        <w:jc w:val="both"/>
      </w:pPr>
      <w:r w:rsidRPr="009E77E7">
        <w:t xml:space="preserve">The </w:t>
      </w:r>
      <w:r w:rsidR="008934AF">
        <w:t>UV-induced</w:t>
      </w:r>
      <w:r w:rsidRPr="009E77E7">
        <w:t xml:space="preserve"> model was generated as previously described </w: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 </w:instrTex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DATA </w:instrText>
      </w:r>
      <w:r w:rsidR="004D73FE">
        <w:fldChar w:fldCharType="end"/>
      </w:r>
      <w:r w:rsidR="004D73FE">
        <w:fldChar w:fldCharType="separate"/>
      </w:r>
      <w:r w:rsidR="004D73FE">
        <w:rPr>
          <w:noProof/>
        </w:rPr>
        <w:t>(15)</w:t>
      </w:r>
      <w:r w:rsidR="004D73FE">
        <w:fldChar w:fldCharType="end"/>
      </w:r>
      <w:r w:rsidR="004D73FE">
        <w:t xml:space="preserve"> </w:t>
      </w:r>
      <w:bookmarkStart w:id="3" w:name="_GoBack"/>
      <w:bookmarkEnd w:id="3"/>
      <w:r w:rsidRPr="009E77E7">
        <w:t xml:space="preserve">and the procedure is presented in </w:t>
      </w:r>
      <w:r w:rsidRPr="009E3D60">
        <w:rPr>
          <w:highlight w:val="cyan"/>
        </w:rPr>
        <w:t>Figure 1</w:t>
      </w:r>
      <w:r w:rsidRPr="009E77E7">
        <w:t xml:space="preserve">. Mice were randomly assigned to three experimental groups and were </w:t>
      </w:r>
      <w:r w:rsidR="00103246">
        <w:t>topically applied from 7-8</w:t>
      </w:r>
      <w:r w:rsidRPr="009E77E7">
        <w:t xml:space="preserve"> weeks of age until the end of the experiment. All of the animals except those in the </w:t>
      </w:r>
      <w:r w:rsidR="00103246">
        <w:t>control group received UV-irradiation twice per week and fo</w:t>
      </w:r>
      <w:r w:rsidR="00824345">
        <w:t xml:space="preserve">llowed by one immediate </w:t>
      </w:r>
      <w:proofErr w:type="spellStart"/>
      <w:r w:rsidR="00824345">
        <w:t>toplical</w:t>
      </w:r>
      <w:proofErr w:type="spellEnd"/>
      <w:r w:rsidR="00824345">
        <w:t xml:space="preserve"> application of acetone the vehicle control, or</w:t>
      </w:r>
      <w:r w:rsidR="00646040">
        <w:t xml:space="preserve"> 200 </w:t>
      </w:r>
      <w:r w:rsidR="00646040">
        <w:rPr>
          <w:rFonts w:ascii="Calibri" w:hAnsi="Calibri"/>
        </w:rPr>
        <w:t>µ</w:t>
      </w:r>
      <w:proofErr w:type="spellStart"/>
      <w:r w:rsidR="00785311">
        <w:t>mol</w:t>
      </w:r>
      <w:proofErr w:type="spellEnd"/>
      <w:r w:rsidR="00785311">
        <w:t xml:space="preserve"> </w:t>
      </w:r>
      <w:proofErr w:type="spellStart"/>
      <w:r w:rsidR="00785311">
        <w:t>sulforaphane</w:t>
      </w:r>
      <w:proofErr w:type="spellEnd"/>
      <w:r w:rsidR="00785311">
        <w:t xml:space="preserve"> (SFN)</w:t>
      </w:r>
      <w:r w:rsidRPr="009E77E7">
        <w:t xml:space="preserve">. </w:t>
      </w:r>
    </w:p>
    <w:p w:rsidR="00785311" w:rsidRPr="00CE63D7" w:rsidRDefault="00785311" w:rsidP="00CE63D7">
      <w:pPr>
        <w:ind w:firstLine="180"/>
        <w:jc w:val="both"/>
      </w:pPr>
      <w:r>
        <w:rPr>
          <w:rFonts w:eastAsia="Times New Roman"/>
        </w:rPr>
        <w:t xml:space="preserve">Female </w:t>
      </w:r>
      <w:r w:rsidRPr="003E1281">
        <w:t xml:space="preserve">SKH-1 hairless mice at the age of 6-week were randomly divided into five groups and the tattoo of mouse ID number was placed on a tail of each mouse. UVB-irradiation and topical application started at the mouse age of </w:t>
      </w:r>
      <w:r>
        <w:t>8-</w:t>
      </w:r>
      <w:r w:rsidRPr="003E1281">
        <w:t xml:space="preserve">week. Topical application of acetone (vehicle), SFN at the dorsal region was right after a single dose of UVB-irradiation at the strength of 60 </w:t>
      </w:r>
      <w:proofErr w:type="spellStart"/>
      <w:r w:rsidRPr="003E1281">
        <w:t>mJ</w:t>
      </w:r>
      <w:proofErr w:type="spellEnd"/>
      <w:r w:rsidRPr="003E1281">
        <w:t>/cm2, and at every following day. This topical application after UVB-irradiation avoided the potential sunscreen effects of SFN. Two times of UVB-irradiation per weeks worked as both a tum</w:t>
      </w:r>
      <w:r>
        <w:t>or initiator and promoter</w:t>
      </w:r>
      <w:r w:rsidRPr="003E1281">
        <w:t xml:space="preserve">. The body weight of mice was monitored biweekly, and we found that it increased steadily </w:t>
      </w:r>
      <w:r>
        <w:t xml:space="preserve">with or without UVB-irradiation. </w:t>
      </w:r>
      <w:r w:rsidRPr="003E1281">
        <w:t>The health condition was monitored every three days, especially the skin condition including UVB-induced epidermal hyperplasia, and the actin</w:t>
      </w:r>
      <w:r>
        <w:t>ic keratosis as pre-cancers</w:t>
      </w:r>
      <w:r w:rsidRPr="003E1281">
        <w:t>.</w:t>
      </w:r>
    </w:p>
    <w:p w:rsidR="002F313D" w:rsidRPr="009A4ADF" w:rsidRDefault="002F313D" w:rsidP="002F313D">
      <w:pPr>
        <w:pStyle w:val="Heading2"/>
        <w:jc w:val="both"/>
      </w:pPr>
      <w:r w:rsidRPr="009A4ADF">
        <w:t xml:space="preserve">Animals </w:t>
      </w:r>
      <w:r>
        <w:t xml:space="preserve">and </w:t>
      </w:r>
      <w:r w:rsidR="00324E17">
        <w:t>sample preparation</w:t>
      </w:r>
    </w:p>
    <w:p w:rsidR="00785311" w:rsidRDefault="002F313D" w:rsidP="00785311">
      <w:r w:rsidRPr="009A4ADF">
        <w:t>Female SKH-1 hairless mice were purchased from Charles River Laboratories (</w:t>
      </w:r>
      <w:hyperlink r:id="rId9" w:history="1">
        <w:r w:rsidRPr="009A4ADF">
          <w:t>Wilmington, MA</w:t>
        </w:r>
      </w:hyperlink>
      <w:r w:rsidRPr="009A4ADF">
        <w:t xml:space="preserve">, USA), as described in previous studies </w:t>
      </w:r>
      <w:r w:rsidRPr="009A4ADF">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 </w:instrText>
      </w:r>
      <w:r w:rsidR="004D73FE">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DATA </w:instrText>
      </w:r>
      <w:r w:rsidR="004D73FE">
        <w:fldChar w:fldCharType="end"/>
      </w:r>
      <w:r w:rsidRPr="009A4ADF">
        <w:fldChar w:fldCharType="separate"/>
      </w:r>
      <w:r w:rsidR="004D73FE">
        <w:rPr>
          <w:noProof/>
        </w:rPr>
        <w:t>(16)</w:t>
      </w:r>
      <w:r w:rsidRPr="009A4ADF">
        <w:fldChar w:fldCharType="end"/>
      </w:r>
      <w:r w:rsidRPr="009A4ADF">
        <w:t>. Mice were housed at the Rutgers Animal Facility, maintained under 12 hours light and dark cycles, and provided ad libitum</w:t>
      </w:r>
      <w:r w:rsidRPr="009A4ADF" w:rsidDel="007E3397">
        <w:t xml:space="preserve"> </w:t>
      </w:r>
      <w:r w:rsidRPr="009A4ADF">
        <w:t xml:space="preserve">access to food </w:t>
      </w:r>
      <w:r w:rsidRPr="009A4ADF">
        <w:lastRenderedPageBreak/>
        <w:t xml:space="preserve">and water. These mice were housed in the animal facility for at least one week before experiments. All animal procedures </w:t>
      </w:r>
      <w:r w:rsidRPr="009A4ADF">
        <w:rPr>
          <w:noProof/>
        </w:rPr>
        <w:t>were approved</w:t>
      </w:r>
      <w:r w:rsidRPr="009A4ADF">
        <w:t xml:space="preserve"> by the Institutional Animal Care and Use Committee (IACUCs). </w:t>
      </w:r>
      <w:r w:rsidR="00473457">
        <w:t>Mice were sacrificed followed by immediately extraction of skin epidermis. For Methyl-</w:t>
      </w:r>
      <w:proofErr w:type="spellStart"/>
      <w:r w:rsidR="00473457">
        <w:t>Seq</w:t>
      </w:r>
      <w:proofErr w:type="spellEnd"/>
      <w:r w:rsidR="00473457">
        <w:t xml:space="preserve"> experiments 2 biological replicates of these tissues were used. For subsequent bisulfite-pyrosequencing or bisulfite-sanger sequencing validation, 2 identical specimens and another 4 biological replica</w:t>
      </w:r>
      <w:r w:rsidR="00A007A4">
        <w:t>tes of these tissues were used.</w:t>
      </w:r>
      <w:r w:rsidR="00324E17">
        <w:t xml:space="preserve"> </w:t>
      </w:r>
      <w:r w:rsidR="00A007A4">
        <w:t xml:space="preserve">DNA extraction was </w:t>
      </w:r>
      <w:r w:rsidR="00A007A4" w:rsidRPr="004C174E">
        <w:t>performed using the DNA extraction kit (</w:t>
      </w:r>
      <w:r w:rsidR="004C174E" w:rsidRPr="004C174E">
        <w:t xml:space="preserve">QIAGEN </w:t>
      </w:r>
      <w:r w:rsidR="00A007A4" w:rsidRPr="004C174E">
        <w:t xml:space="preserve">Cat. No. </w:t>
      </w:r>
      <w:r w:rsidR="004C174E" w:rsidRPr="004C174E">
        <w:t>80204</w:t>
      </w:r>
      <w:r w:rsidR="00A007A4" w:rsidRPr="004C174E">
        <w:t>) as described in the</w:t>
      </w:r>
      <w:r w:rsidR="00A007A4">
        <w:t xml:space="preserve"> manufacturer’</w:t>
      </w:r>
      <w:r w:rsidR="0083749E">
        <w:t xml:space="preserve">s protocol and previously </w:t>
      </w:r>
      <w:r w:rsidR="0083749E">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instrText xml:space="preserve"> ADDIN EN.CITE </w:instrText>
      </w:r>
      <w:r w:rsidR="004D73FE">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instrText xml:space="preserve"> ADDIN EN.CITE.DATA </w:instrText>
      </w:r>
      <w:r w:rsidR="004D73FE">
        <w:fldChar w:fldCharType="end"/>
      </w:r>
      <w:r w:rsidR="0083749E">
        <w:fldChar w:fldCharType="separate"/>
      </w:r>
      <w:r w:rsidR="004D73FE">
        <w:rPr>
          <w:noProof/>
        </w:rPr>
        <w:t>(17)</w:t>
      </w:r>
      <w:r w:rsidR="0083749E">
        <w:fldChar w:fldCharType="end"/>
      </w:r>
      <w:r w:rsidR="0083749E">
        <w:t>.</w:t>
      </w:r>
    </w:p>
    <w:p w:rsidR="00763FFB" w:rsidRPr="009E77E7" w:rsidRDefault="00763FFB" w:rsidP="00763FFB">
      <w:pPr>
        <w:pStyle w:val="Heading2"/>
      </w:pPr>
      <w:r w:rsidRPr="009E77E7">
        <w:t>Histopathological analysis</w:t>
      </w:r>
    </w:p>
    <w:p w:rsidR="00763FFB" w:rsidRDefault="00763FFB" w:rsidP="00735DBA">
      <w:pPr>
        <w:ind w:firstLine="180"/>
        <w:jc w:val="both"/>
      </w:pPr>
      <w:r w:rsidRPr="009E77E7">
        <w:t xml:space="preserve">The histopathological analysis was performed as described previously </w:t>
      </w:r>
      <w:r w:rsidRPr="009E77E7">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 </w:instrText>
      </w:r>
      <w:r w:rsidR="004D73FE">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DATA </w:instrText>
      </w:r>
      <w:r w:rsidR="004D73FE">
        <w:fldChar w:fldCharType="end"/>
      </w:r>
      <w:r w:rsidRPr="009E77E7">
        <w:fldChar w:fldCharType="separate"/>
      </w:r>
      <w:r w:rsidR="004D73FE">
        <w:rPr>
          <w:noProof/>
        </w:rPr>
        <w:t>(18)</w:t>
      </w:r>
      <w:r w:rsidRPr="009E77E7">
        <w:fldChar w:fldCharType="end"/>
      </w:r>
      <w:r w:rsidRPr="009E77E7">
        <w:t xml:space="preserve">. Tissue blocks were serially sectioned (4 </w:t>
      </w:r>
      <w:r w:rsidRPr="009E77E7">
        <w:rPr>
          <w:bCs/>
          <w:shd w:val="clear" w:color="auto" w:fill="FFFFFF"/>
        </w:rPr>
        <w:t xml:space="preserve">µm) and mounted on glass slides. The sections were stained with hematoxylin and eosin and were carefully evaluated by a </w:t>
      </w:r>
      <w:proofErr w:type="spellStart"/>
      <w:r w:rsidRPr="009E77E7">
        <w:rPr>
          <w:bCs/>
          <w:shd w:val="clear" w:color="auto" w:fill="FFFFFF"/>
        </w:rPr>
        <w:t>histopathologist</w:t>
      </w:r>
      <w:proofErr w:type="spellEnd"/>
      <w:r w:rsidRPr="009E77E7">
        <w:rPr>
          <w:bCs/>
          <w:shd w:val="clear" w:color="auto" w:fill="FFFFFF"/>
        </w:rPr>
        <w:t>. Images of H&amp;E stained sections were captured at 400x total magnification.</w:t>
      </w:r>
    </w:p>
    <w:p w:rsidR="00324E17" w:rsidRDefault="00A25C23" w:rsidP="00324E17">
      <w:pPr>
        <w:pStyle w:val="Heading2"/>
      </w:pPr>
      <w:r>
        <w:t>Methyl-</w:t>
      </w:r>
      <w:proofErr w:type="spellStart"/>
      <w:r>
        <w:t>Seq</w:t>
      </w:r>
      <w:proofErr w:type="spellEnd"/>
      <w:r>
        <w:t xml:space="preserve"> library preparation</w:t>
      </w:r>
    </w:p>
    <w:p w:rsidR="00A25C23" w:rsidRDefault="00A25C23" w:rsidP="00A25C23">
      <w:r>
        <w:t>Methyl-</w:t>
      </w:r>
      <w:proofErr w:type="spellStart"/>
      <w:r>
        <w:t>seq</w:t>
      </w:r>
      <w:proofErr w:type="spellEnd"/>
      <w:r>
        <w:t xml:space="preserve"> was performed using Agilent </w:t>
      </w:r>
      <w:proofErr w:type="spellStart"/>
      <w:r>
        <w:t>SureSelect</w:t>
      </w:r>
      <w:proofErr w:type="spellEnd"/>
      <w:r>
        <w:t xml:space="preserve"> Methyl-</w:t>
      </w:r>
      <w:proofErr w:type="spellStart"/>
      <w:r>
        <w:t>Seq</w:t>
      </w:r>
      <w:proofErr w:type="spellEnd"/>
      <w:r>
        <w:t xml:space="preserve"> kit (Cat. No. G9651A) as described in the manufacturer’s protocol (Methyl-</w:t>
      </w:r>
      <w:proofErr w:type="spellStart"/>
      <w:r>
        <w:t>seq</w:t>
      </w:r>
      <w:proofErr w:type="spellEnd"/>
      <w:r>
        <w:t xml:space="preserve"> protocol, Version X, August 2017). </w:t>
      </w:r>
      <w:r w:rsidR="00387EA4">
        <w:t xml:space="preserve">3 </w:t>
      </w:r>
      <w:r w:rsidR="00387EA4">
        <w:rPr>
          <w:rFonts w:ascii="Calibri" w:hAnsi="Calibri"/>
        </w:rPr>
        <w:t>µ</w:t>
      </w:r>
      <w:r w:rsidR="00387EA4">
        <w:t xml:space="preserve">g of DNA was used in the library preparation. 550 ng of adaptor ligated DNA was used for the hybridization capture and the final concentration of indexed library was 8 to 15 </w:t>
      </w:r>
      <w:proofErr w:type="spellStart"/>
      <w:r w:rsidR="00387EA4">
        <w:t>nM</w:t>
      </w:r>
      <w:proofErr w:type="spellEnd"/>
      <w:r w:rsidR="00387EA4">
        <w:t xml:space="preserve">. The following changes to minimize the loss of DNA in the process of enzymatic reactions. </w:t>
      </w:r>
      <w:proofErr w:type="spellStart"/>
      <w:r w:rsidR="00387EA4">
        <w:t>AMPure</w:t>
      </w:r>
      <w:proofErr w:type="spellEnd"/>
      <w:r w:rsidR="00387EA4">
        <w:t xml:space="preserve"> XP beads (Cat. No. A63880, Beckman Coulter, USA) were incubated with DNA reaction mix for 10 min at room temperature prior to pelleting by magnetization. </w:t>
      </w:r>
      <w:proofErr w:type="spellStart"/>
      <w:r w:rsidR="00387EA4">
        <w:t>AMPure</w:t>
      </w:r>
      <w:proofErr w:type="spellEnd"/>
      <w:r w:rsidR="00387EA4">
        <w:t xml:space="preserve"> XP beads were then washed twice with 80% ethanol and dried at 37ºC for 5 min. DNA was dissolved for 10 min at </w:t>
      </w:r>
      <w:proofErr w:type="spellStart"/>
      <w:r w:rsidR="00387EA4">
        <w:t>at</w:t>
      </w:r>
      <w:proofErr w:type="spellEnd"/>
      <w:r w:rsidR="00387EA4">
        <w:t xml:space="preserve"> 37ºC. </w:t>
      </w:r>
      <w:proofErr w:type="spellStart"/>
      <w:r w:rsidR="00387EA4">
        <w:t>AMPure</w:t>
      </w:r>
      <w:proofErr w:type="spellEnd"/>
      <w:r w:rsidR="00387EA4">
        <w:t xml:space="preserve"> beads were retained in the solution for adenylation and end-repair reaction.</w:t>
      </w:r>
      <w:r w:rsidR="00541093">
        <w:t xml:space="preserve"> An </w:t>
      </w:r>
      <w:r w:rsidR="00541093">
        <w:lastRenderedPageBreak/>
        <w:t xml:space="preserve">equal volume of binding buffer was added to this reaction mix at 1:1 ratio to enable the </w:t>
      </w:r>
      <w:proofErr w:type="spellStart"/>
      <w:r w:rsidR="00541093">
        <w:t>AMPure</w:t>
      </w:r>
      <w:proofErr w:type="spellEnd"/>
      <w:r w:rsidR="00541093">
        <w:t xml:space="preserve"> XP beads to rebind to DNA, incubated at room temperature for 10 min. DNA was further purified as described above. Concentration and size of DNA fragments were determin</w:t>
      </w:r>
      <w:r w:rsidR="00784FD9">
        <w:t xml:space="preserve">ed by Agilent Bioanalyzer 2100 to be in the range suggested in the protocol. </w:t>
      </w:r>
      <w:r w:rsidR="00926F4E">
        <w:t xml:space="preserve">Adaptor ligated DNA &gt; 550 ng was used for the hybridization capture in the </w:t>
      </w:r>
      <w:r w:rsidR="00125274">
        <w:t>manufacturer’s</w:t>
      </w:r>
      <w:r w:rsidR="00926F4E">
        <w:t xml:space="preserve"> protocol. </w:t>
      </w:r>
    </w:p>
    <w:p w:rsidR="00B446C8" w:rsidRDefault="00B446C8" w:rsidP="009E2A4B">
      <w:pPr>
        <w:pStyle w:val="Heading2"/>
      </w:pPr>
      <w:r>
        <w:t xml:space="preserve">Bisulfite conversion and next-generation sequencing </w:t>
      </w:r>
    </w:p>
    <w:p w:rsidR="00B446C8" w:rsidRPr="00A25C23" w:rsidRDefault="009E2A4B" w:rsidP="00A25C23">
      <w:r>
        <w:t xml:space="preserve">Bisulfite conversion was performed using EZ DNA Methylation-Gold kit from </w:t>
      </w:r>
      <w:proofErr w:type="spellStart"/>
      <w:r>
        <w:t>Zymo</w:t>
      </w:r>
      <w:proofErr w:type="spellEnd"/>
      <w:r>
        <w:t xml:space="preserve"> Research, USA as described in the manufacturer’s protocol. </w:t>
      </w:r>
      <w:r w:rsidR="00703A5C">
        <w:t xml:space="preserve">Sequencing was performed by 75 </w:t>
      </w:r>
      <w:proofErr w:type="spellStart"/>
      <w:r w:rsidR="00703A5C">
        <w:t>bp</w:t>
      </w:r>
      <w:proofErr w:type="spellEnd"/>
      <w:r w:rsidR="00703A5C">
        <w:t xml:space="preserve"> paired-end sequencing by Illumina HiSeq2000 as described in the manufacturer’s protocol. </w:t>
      </w:r>
    </w:p>
    <w:p w:rsidR="002B27B1" w:rsidRPr="002B27B1" w:rsidRDefault="002B27B1" w:rsidP="00580A2D">
      <w:pPr>
        <w:pStyle w:val="Heading2"/>
      </w:pPr>
      <w:r w:rsidRPr="002B27B1">
        <w:t xml:space="preserve">Bioinformatics analyses </w:t>
      </w:r>
      <w:r>
        <w:t xml:space="preserve">of </w:t>
      </w:r>
      <w:proofErr w:type="spellStart"/>
      <w:r w:rsidRPr="002B27B1">
        <w:t>SureSelect</w:t>
      </w:r>
      <w:proofErr w:type="spellEnd"/>
      <w:r w:rsidRPr="002B27B1">
        <w:t xml:space="preserve"> Methyl-</w:t>
      </w:r>
      <w:proofErr w:type="spellStart"/>
      <w:r w:rsidRPr="002B27B1">
        <w:t>seq</w:t>
      </w:r>
      <w:proofErr w:type="spellEnd"/>
    </w:p>
    <w:p w:rsidR="00024F43" w:rsidRDefault="002B27B1" w:rsidP="00024F43">
      <w:pPr>
        <w:ind w:firstLine="180"/>
        <w:rPr>
          <w:bCs/>
          <w:shd w:val="clear" w:color="auto" w:fill="FFFFFF"/>
        </w:rPr>
      </w:pPr>
      <w:r w:rsidRPr="009E77E7">
        <w:rPr>
          <w:bCs/>
          <w:shd w:val="clear" w:color="auto" w:fill="FFFFFF"/>
        </w:rPr>
        <w:t xml:space="preserve">The reads were aligned to the </w:t>
      </w:r>
      <w:r w:rsidRPr="009E77E7">
        <w:rPr>
          <w:bCs/>
          <w:i/>
          <w:shd w:val="clear" w:color="auto" w:fill="FFFFFF"/>
        </w:rPr>
        <w:t>in silico</w:t>
      </w:r>
      <w:r w:rsidRPr="009E77E7">
        <w:rPr>
          <w:bCs/>
          <w:shd w:val="clear" w:color="auto" w:fill="FFFFFF"/>
        </w:rPr>
        <w:t xml:space="preserve"> bisulfite-converted mouse genome (mm9) with the </w:t>
      </w:r>
      <w:proofErr w:type="spellStart"/>
      <w:r w:rsidRPr="009E77E7">
        <w:rPr>
          <w:bCs/>
          <w:shd w:val="clear" w:color="auto" w:fill="FFFFFF"/>
        </w:rPr>
        <w:t>Bismark</w:t>
      </w:r>
      <w:proofErr w:type="spellEnd"/>
      <w:r w:rsidRPr="009E77E7">
        <w:rPr>
          <w:bCs/>
          <w:shd w:val="clear" w:color="auto" w:fill="FFFFFF"/>
        </w:rPr>
        <w:t xml:space="preserve"> (version 0.15.0) alignment algorithm </w:t>
      </w:r>
      <w:r w:rsidRPr="009E77E7">
        <w:rPr>
          <w:bCs/>
          <w:shd w:val="clear" w:color="auto" w:fill="FFFFFF"/>
        </w:rPr>
        <w:fldChar w:fldCharType="begin"/>
      </w:r>
      <w:r w:rsidR="004D73FE">
        <w:rPr>
          <w:bCs/>
          <w:shd w:val="clear" w:color="auto" w:fill="FFFFFF"/>
        </w:rPr>
        <w:instrText xml:space="preserve"> ADDIN EN.CITE &lt;EndNote&gt;&lt;Cite&gt;&lt;Author&gt;Krueger&lt;/Author&gt;&lt;Year&gt;2011&lt;/Year&gt;&lt;RecNum&gt;113&lt;/RecNum&gt;&lt;DisplayText&gt;(19)&lt;/DisplayText&gt;&lt;record&gt;&lt;rec-number&gt;113&lt;/rec-number&gt;&lt;foreign-keys&gt;&lt;key app="EN" db-id="9wzewrvxjex2sne20tl5dpzfwvd2z09z9x5v" timestamp="1488472398"&gt;113&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0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Pr="009E77E7">
        <w:rPr>
          <w:bCs/>
          <w:shd w:val="clear" w:color="auto" w:fill="FFFFFF"/>
        </w:rPr>
        <w:fldChar w:fldCharType="separate"/>
      </w:r>
      <w:r w:rsidR="004D73FE">
        <w:rPr>
          <w:bCs/>
          <w:noProof/>
          <w:shd w:val="clear" w:color="auto" w:fill="FFFFFF"/>
        </w:rPr>
        <w:t>(19)</w:t>
      </w:r>
      <w:r w:rsidRPr="009E77E7">
        <w:rPr>
          <w:bCs/>
          <w:shd w:val="clear" w:color="auto" w:fill="FFFFFF"/>
        </w:rPr>
        <w:fldChar w:fldCharType="end"/>
      </w:r>
      <w:r w:rsidRPr="009E77E7">
        <w:rPr>
          <w:bCs/>
          <w:shd w:val="clear" w:color="auto" w:fill="FFFFFF"/>
        </w:rPr>
        <w:t xml:space="preserve">. After alignment, </w:t>
      </w:r>
      <w:proofErr w:type="spellStart"/>
      <w:r w:rsidRPr="009E77E7">
        <w:rPr>
          <w:bCs/>
          <w:shd w:val="clear" w:color="auto" w:fill="FFFFFF"/>
        </w:rPr>
        <w:t>DMRfinder</w:t>
      </w:r>
      <w:proofErr w:type="spellEnd"/>
      <w:r w:rsidRPr="009E77E7">
        <w:rPr>
          <w:bCs/>
          <w:shd w:val="clear" w:color="auto" w:fill="FFFFFF"/>
        </w:rPr>
        <w:t xml:space="preserve"> (version 0.1) was used to extract methylation counts and cluster CpG sites into DMRs </w:t>
      </w:r>
      <w:r w:rsidRPr="009E77E7">
        <w:rPr>
          <w:bCs/>
          <w:shd w:val="clear" w:color="auto" w:fill="FFFFFF"/>
        </w:rPr>
        <w:fldChar w:fldCharType="begin"/>
      </w:r>
      <w:r w:rsidR="004D73FE">
        <w:rPr>
          <w:bCs/>
          <w:shd w:val="clear" w:color="auto" w:fill="FFFFFF"/>
        </w:rPr>
        <w:instrText xml:space="preserve"> ADDIN EN.CITE &lt;EndNote&gt;&lt;Cite&gt;&lt;Author&gt;Gaspar&lt;/Author&gt;&lt;Year&gt;2017&lt;/Year&gt;&lt;RecNum&gt;3205&lt;/RecNum&gt;&lt;DisplayText&gt;(20)&lt;/DisplayText&gt;&lt;record&gt;&lt;rec-number&gt;3205&lt;/rec-number&gt;&lt;foreign-keys&gt;&lt;key app="EN" db-id="5920wwdswzv2w2e0swcps0ta50rszpvvv50w" timestamp="1514842508"&gt;3205&lt;/key&gt;&lt;key app="ENWeb" db-id=""&gt;0&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keywords&gt;&lt;keyword&gt;Bisulfite sequencing&lt;/keyword&gt;&lt;keyword&gt;CpG islands&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url&gt;https://bmcbioinformatics.biomedcentral.com/track/pdf/10.1186/s12859-017-1909-0?site=bmcbioinformatics.biomedcentral.com&lt;/url&gt;&lt;/related-urls&gt;&lt;/urls&gt;&lt;electronic-resource-num&gt;10.1186/s12859-017-1909-0&lt;/electronic-resource-num&gt;&lt;/record&gt;&lt;/Cite&gt;&lt;/EndNote&gt;</w:instrText>
      </w:r>
      <w:r w:rsidRPr="009E77E7">
        <w:rPr>
          <w:bCs/>
          <w:shd w:val="clear" w:color="auto" w:fill="FFFFFF"/>
        </w:rPr>
        <w:fldChar w:fldCharType="separate"/>
      </w:r>
      <w:r w:rsidR="004D73FE">
        <w:rPr>
          <w:bCs/>
          <w:noProof/>
          <w:shd w:val="clear" w:color="auto" w:fill="FFFFFF"/>
        </w:rPr>
        <w:t>(20)</w:t>
      </w:r>
      <w:r w:rsidRPr="009E77E7">
        <w:rPr>
          <w:bCs/>
          <w:shd w:val="clear" w:color="auto" w:fill="FFFFFF"/>
        </w:rPr>
        <w:fldChar w:fldCharType="end"/>
      </w:r>
      <w:r w:rsidRPr="009E77E7">
        <w:rPr>
          <w:bCs/>
          <w:shd w:val="clear" w:color="auto" w:fill="FFFFFF"/>
        </w:rPr>
        <w:t xml:space="preserve">. Each DMR contains at least five CpG sites. Methylation differences greater than 0.10 and with a </w:t>
      </w:r>
      <w:r w:rsidRPr="009E77E7">
        <w:rPr>
          <w:bCs/>
          <w:i/>
          <w:shd w:val="clear" w:color="auto" w:fill="FFFFFF"/>
        </w:rPr>
        <w:t>P</w:t>
      </w:r>
      <w:r w:rsidRPr="009E77E7">
        <w:rPr>
          <w:bCs/>
          <w:shd w:val="clear" w:color="auto" w:fill="FFFFFF"/>
        </w:rPr>
        <w:t xml:space="preserve"> value smaller than 0.05 were considered significant. Genomic annotation was performed with </w:t>
      </w:r>
      <w:proofErr w:type="spellStart"/>
      <w:r w:rsidRPr="009E77E7">
        <w:rPr>
          <w:bCs/>
          <w:shd w:val="clear" w:color="auto" w:fill="FFFFFF"/>
        </w:rPr>
        <w:t>ChIPseeker</w:t>
      </w:r>
      <w:proofErr w:type="spellEnd"/>
      <w:r w:rsidRPr="009E77E7">
        <w:rPr>
          <w:bCs/>
          <w:shd w:val="clear" w:color="auto" w:fill="FFFFFF"/>
        </w:rPr>
        <w:t xml:space="preserve"> (version 1.10.3) in R (version 3.4.0) </w:t>
      </w:r>
      <w:r w:rsidRPr="009E77E7">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 </w:instrText>
      </w:r>
      <w:r w:rsidR="004D73FE">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DATA </w:instrText>
      </w:r>
      <w:r w:rsidR="004D73FE">
        <w:rPr>
          <w:bCs/>
          <w:shd w:val="clear" w:color="auto" w:fill="FFFFFF"/>
        </w:rPr>
      </w:r>
      <w:r w:rsidR="004D73FE">
        <w:rPr>
          <w:bCs/>
          <w:shd w:val="clear" w:color="auto" w:fill="FFFFFF"/>
        </w:rPr>
        <w:fldChar w:fldCharType="end"/>
      </w:r>
      <w:r w:rsidRPr="009E77E7">
        <w:rPr>
          <w:bCs/>
          <w:shd w:val="clear" w:color="auto" w:fill="FFFFFF"/>
        </w:rPr>
        <w:fldChar w:fldCharType="separate"/>
      </w:r>
      <w:r w:rsidR="004D73FE">
        <w:rPr>
          <w:bCs/>
          <w:noProof/>
          <w:shd w:val="clear" w:color="auto" w:fill="FFFFFF"/>
        </w:rPr>
        <w:t>(21)</w:t>
      </w:r>
      <w:r w:rsidRPr="009E77E7">
        <w:rPr>
          <w:bCs/>
          <w:shd w:val="clear" w:color="auto" w:fill="FFFFFF"/>
        </w:rPr>
        <w:fldChar w:fldCharType="end"/>
      </w:r>
      <w:r w:rsidR="00024F43">
        <w:rPr>
          <w:bCs/>
          <w:shd w:val="clear" w:color="auto" w:fill="FFFFFF"/>
        </w:rPr>
        <w:t xml:space="preserve">. </w:t>
      </w:r>
    </w:p>
    <w:p w:rsidR="00024F43" w:rsidRPr="000B69B5" w:rsidRDefault="00024F43" w:rsidP="000B69B5">
      <w:pPr>
        <w:pStyle w:val="Heading2"/>
      </w:pPr>
      <w:r w:rsidRPr="000B69B5">
        <w:t xml:space="preserve">Bisulfite-Pyrosequencing and Sanger sequencing </w:t>
      </w:r>
    </w:p>
    <w:p w:rsidR="00A007A4" w:rsidRDefault="00763FFB" w:rsidP="004F6918">
      <w:pPr>
        <w:ind w:firstLine="180"/>
        <w:rPr>
          <w:bCs/>
          <w:shd w:val="clear" w:color="auto" w:fill="FFFFFF"/>
        </w:rPr>
      </w:pPr>
      <w:r>
        <w:t>The bisulfite-treated DNA</w:t>
      </w:r>
      <w:r w:rsidR="00ED476F">
        <w:t xml:space="preserve"> </w:t>
      </w:r>
      <w:r w:rsidR="00B172A0" w:rsidRPr="009E77E7">
        <w:t xml:space="preserve">was amplified by PCR using Platinum PCR </w:t>
      </w:r>
      <w:proofErr w:type="spellStart"/>
      <w:r w:rsidR="00B172A0" w:rsidRPr="009E77E7">
        <w:t>Taq</w:t>
      </w:r>
      <w:proofErr w:type="spellEnd"/>
      <w:r w:rsidR="00B172A0" w:rsidRPr="009E77E7">
        <w:t xml:space="preserve"> DNA polymerase (Invitrogen, Carlsbad, CA, USA) with the forward and reverse primers listed in Supplementary Table 2. Specifically, the reverse primers were biotinylated at the 3’ end. The PCR product was separated by agarose gel electrophoresis and was visualized by ethidium bromide staining using a Gel Documentation 2000 system (Bio-Rad, Hercules, CA, USA) to ensure pure PCR products. </w:t>
      </w:r>
      <w:r w:rsidR="00B172A0" w:rsidRPr="009E77E7">
        <w:lastRenderedPageBreak/>
        <w:t xml:space="preserve">Later, the biotinylated PCR product was captured using streptavidin-coated beads (GE Healthcare, Piscataway, NJ, USA) and </w:t>
      </w:r>
      <w:proofErr w:type="spellStart"/>
      <w:r w:rsidR="00B172A0" w:rsidRPr="009E77E7">
        <w:t>PyroMark</w:t>
      </w:r>
      <w:proofErr w:type="spellEnd"/>
      <w:r w:rsidR="00B172A0" w:rsidRPr="009E77E7">
        <w:t xml:space="preserve"> Q24 Advanced </w:t>
      </w:r>
      <w:proofErr w:type="spellStart"/>
      <w:r w:rsidR="00B172A0" w:rsidRPr="009E77E7">
        <w:t>CpG</w:t>
      </w:r>
      <w:proofErr w:type="spellEnd"/>
      <w:r w:rsidR="00B172A0" w:rsidRPr="009E77E7">
        <w:t xml:space="preserve"> Reagents (Qiagen) and was washed in a vacuum prep workstation (Qiagen). After annealing with the sequencing primer at 80</w:t>
      </w:r>
      <w:r w:rsidR="00B172A0" w:rsidRPr="009E77E7">
        <w:rPr>
          <w:bCs/>
          <w:shd w:val="clear" w:color="auto" w:fill="FFFFFF"/>
        </w:rPr>
        <w:t xml:space="preserve">°C for 5 min, the single-stranded PCR product was </w:t>
      </w:r>
      <w:proofErr w:type="spellStart"/>
      <w:r w:rsidR="00B172A0" w:rsidRPr="009E77E7">
        <w:rPr>
          <w:bCs/>
          <w:shd w:val="clear" w:color="auto" w:fill="FFFFFF"/>
        </w:rPr>
        <w:t>pyrosequenced</w:t>
      </w:r>
      <w:proofErr w:type="spellEnd"/>
      <w:r w:rsidR="00B172A0" w:rsidRPr="009E77E7">
        <w:rPr>
          <w:bCs/>
          <w:shd w:val="clear" w:color="auto" w:fill="FFFFFF"/>
        </w:rPr>
        <w:t xml:space="preserve"> on a </w:t>
      </w:r>
      <w:proofErr w:type="spellStart"/>
      <w:r w:rsidR="00B172A0" w:rsidRPr="009E77E7">
        <w:rPr>
          <w:bCs/>
          <w:shd w:val="clear" w:color="auto" w:fill="FFFFFF"/>
        </w:rPr>
        <w:t>PyroMark</w:t>
      </w:r>
      <w:proofErr w:type="spellEnd"/>
      <w:r w:rsidR="00B172A0" w:rsidRPr="009E77E7">
        <w:rPr>
          <w:bCs/>
          <w:shd w:val="clear" w:color="auto" w:fill="FFFFFF"/>
        </w:rPr>
        <w:t xml:space="preserve"> Q24 advanced instrument (</w:t>
      </w:r>
      <w:proofErr w:type="spellStart"/>
      <w:r w:rsidR="00B172A0" w:rsidRPr="009E77E7">
        <w:rPr>
          <w:bCs/>
          <w:shd w:val="clear" w:color="auto" w:fill="FFFFFF"/>
        </w:rPr>
        <w:t>Qiagen</w:t>
      </w:r>
      <w:proofErr w:type="spellEnd"/>
      <w:r w:rsidR="00B172A0" w:rsidRPr="009E77E7">
        <w:rPr>
          <w:bCs/>
          <w:shd w:val="clear" w:color="auto" w:fill="FFFFFF"/>
        </w:rPr>
        <w:t>).</w:t>
      </w:r>
    </w:p>
    <w:p w:rsidR="00CB7F56" w:rsidRPr="00CB7F56" w:rsidRDefault="00CB7F56" w:rsidP="00CB7F56">
      <w:pPr>
        <w:pStyle w:val="Heading2"/>
        <w:rPr>
          <w:highlight w:val="yellow"/>
          <w:shd w:val="clear" w:color="auto" w:fill="FFFFFF"/>
        </w:rPr>
      </w:pPr>
      <w:r w:rsidRPr="00CB7F56">
        <w:rPr>
          <w:highlight w:val="yellow"/>
          <w:shd w:val="clear" w:color="auto" w:fill="FFFFFF"/>
        </w:rPr>
        <w:t xml:space="preserve">PCA enrichment analysis </w:t>
      </w:r>
    </w:p>
    <w:p w:rsidR="00CB7F56" w:rsidRPr="00CB7F56" w:rsidRDefault="00CB7F56" w:rsidP="00CB7F56">
      <w:r w:rsidRPr="00CB7F56">
        <w:rPr>
          <w:highlight w:val="yellow"/>
        </w:rPr>
        <w:t>Clustering of the samples with principal components analysis (PCA) calculated using methylation levels. [Davit, we may need to expand the statistical method?].</w:t>
      </w:r>
      <w:r>
        <w:t xml:space="preserve"> </w:t>
      </w:r>
    </w:p>
    <w:p w:rsidR="00890C37" w:rsidRPr="009E77E7" w:rsidRDefault="00890C37" w:rsidP="00890C37">
      <w:pPr>
        <w:pStyle w:val="Heading2"/>
        <w:rPr>
          <w:shd w:val="clear" w:color="auto" w:fill="FFFFFF"/>
        </w:rPr>
      </w:pPr>
      <w:r w:rsidRPr="009E77E7">
        <w:rPr>
          <w:shd w:val="clear" w:color="auto" w:fill="FFFFFF"/>
        </w:rPr>
        <w:t>Statistical analysis</w:t>
      </w:r>
    </w:p>
    <w:p w:rsidR="00890C37" w:rsidRPr="004F6918" w:rsidRDefault="00890C37" w:rsidP="005B0B21">
      <w:pPr>
        <w:ind w:firstLine="180"/>
        <w:jc w:val="both"/>
        <w:rPr>
          <w:bCs/>
          <w:shd w:val="clear" w:color="auto" w:fill="FFFFFF"/>
        </w:rPr>
      </w:pPr>
      <w:r w:rsidRPr="009E77E7">
        <w:rPr>
          <w:bCs/>
          <w:shd w:val="clear" w:color="auto" w:fill="FFFFFF"/>
        </w:rPr>
        <w:t xml:space="preserve">The data are presented as means ± SD. Comparisons of multiple groups were analyzed using one-way analysis of variance (ANOVA) with Tukey’s multiple comparison test, and simple comparisons between two groups were analyzed using Student’s t-test. Tumor incidence was examined by Fisher’s exact test. Methylation differences were analyzed by Mann-Whitney U test. A </w:t>
      </w:r>
      <w:r w:rsidRPr="009E77E7">
        <w:rPr>
          <w:bCs/>
          <w:i/>
          <w:shd w:val="clear" w:color="auto" w:fill="FFFFFF"/>
        </w:rPr>
        <w:t>P</w:t>
      </w:r>
      <w:r w:rsidRPr="009E77E7">
        <w:rPr>
          <w:bCs/>
          <w:shd w:val="clear" w:color="auto" w:fill="FFFFFF"/>
        </w:rPr>
        <w:t xml:space="preserve"> value less than 0.05 was considered statistically significant. </w:t>
      </w:r>
    </w:p>
    <w:p w:rsidR="002F313D" w:rsidRDefault="002F313D" w:rsidP="002F313D">
      <w:pPr>
        <w:pStyle w:val="Heading1"/>
      </w:pPr>
      <w:bookmarkStart w:id="4" w:name="_Toc490083209"/>
      <w:r w:rsidRPr="009A4ADF">
        <w:t>Results</w:t>
      </w:r>
      <w:bookmarkEnd w:id="4"/>
    </w:p>
    <w:p w:rsidR="002F313D" w:rsidRPr="002C4698" w:rsidRDefault="00E444CD" w:rsidP="002F313D">
      <w:pPr>
        <w:pStyle w:val="Heading2"/>
        <w:jc w:val="both"/>
      </w:pPr>
      <w:r w:rsidRPr="002C4698">
        <w:t xml:space="preserve">DNA methylation </w:t>
      </w:r>
      <w:r w:rsidR="00C762ED" w:rsidRPr="002C4698">
        <w:t>profiling</w:t>
      </w:r>
    </w:p>
    <w:p w:rsidR="002F313D" w:rsidRDefault="002F313D" w:rsidP="004F3AFD">
      <w:pPr>
        <w:ind w:firstLine="576"/>
        <w:jc w:val="both"/>
      </w:pPr>
      <w:r w:rsidRPr="003E1281">
        <w:t>Topical application of SFN reduced tumor incidence (percentage of tumor bearing mice), average tumor volume, and tumor multiplicity (tumor number per mouse) after 24-week treatment (</w:t>
      </w:r>
      <w:r w:rsidRPr="00D51D66">
        <w:rPr>
          <w:highlight w:val="cyan"/>
        </w:rPr>
        <w:t xml:space="preserve">Figure </w:t>
      </w:r>
      <w:r w:rsidR="006321AD" w:rsidRPr="00D51D66">
        <w:rPr>
          <w:highlight w:val="cyan"/>
        </w:rPr>
        <w:t>X</w:t>
      </w:r>
      <w:r w:rsidR="002B5011" w:rsidRPr="00D51D66">
        <w:rPr>
          <w:highlight w:val="cyan"/>
        </w:rPr>
        <w:t xml:space="preserve">, </w:t>
      </w:r>
      <w:r w:rsidR="002B5011" w:rsidRPr="00756D52">
        <w:rPr>
          <w:highlight w:val="yellow"/>
        </w:rPr>
        <w:t>optional</w:t>
      </w:r>
      <w:r w:rsidR="00756D52" w:rsidRPr="00756D52">
        <w:rPr>
          <w:highlight w:val="yellow"/>
        </w:rPr>
        <w:t xml:space="preserve"> but Anne will add a graphic and </w:t>
      </w:r>
      <w:proofErr w:type="spellStart"/>
      <w:r w:rsidR="00756D52" w:rsidRPr="00756D52">
        <w:rPr>
          <w:highlight w:val="yellow"/>
        </w:rPr>
        <w:t>histo</w:t>
      </w:r>
      <w:proofErr w:type="spellEnd"/>
      <w:r w:rsidR="00756D52" w:rsidRPr="00756D52">
        <w:rPr>
          <w:highlight w:val="yellow"/>
        </w:rPr>
        <w:t xml:space="preserve"> images</w:t>
      </w:r>
      <w:r w:rsidRPr="003E1281">
        <w:t>).</w:t>
      </w:r>
      <w:r w:rsidR="004F3AFD">
        <w:t xml:space="preserve"> </w:t>
      </w:r>
    </w:p>
    <w:p w:rsidR="004F3AFD" w:rsidRDefault="004F3AFD" w:rsidP="004F3AFD">
      <w:pPr>
        <w:ind w:firstLine="576"/>
        <w:jc w:val="both"/>
      </w:pPr>
      <w:r>
        <w:t xml:space="preserve">To identify DNA methylation changes in UVB-induced skin non-melanoma skin carcinogenesis, we collected DNA methylation data obtained with the </w:t>
      </w:r>
      <w:r w:rsidR="00C762ED">
        <w:t xml:space="preserve">Mehtylation450 </w:t>
      </w:r>
      <w:proofErr w:type="spellStart"/>
      <w:r w:rsidR="00C762ED">
        <w:t>BeadChip</w:t>
      </w:r>
      <w:proofErr w:type="spellEnd"/>
      <w:r w:rsidR="00C762ED">
        <w:t xml:space="preserve"> (</w:t>
      </w:r>
      <w:proofErr w:type="spellStart"/>
      <w:r w:rsidR="00C762ED">
        <w:t>Illumina</w:t>
      </w:r>
      <w:proofErr w:type="spellEnd"/>
      <w:r w:rsidR="00C762ED">
        <w:t xml:space="preserve">) and compared the DNA methylation status of a total of </w:t>
      </w:r>
      <w:r w:rsidR="00C762ED" w:rsidRPr="00C762ED">
        <w:rPr>
          <w:highlight w:val="yellow"/>
        </w:rPr>
        <w:t xml:space="preserve">235,310 </w:t>
      </w:r>
      <w:proofErr w:type="spellStart"/>
      <w:r w:rsidR="00C762ED" w:rsidRPr="00C762ED">
        <w:rPr>
          <w:highlight w:val="yellow"/>
        </w:rPr>
        <w:t>CpG</w:t>
      </w:r>
      <w:proofErr w:type="spellEnd"/>
      <w:r w:rsidR="00C762ED" w:rsidRPr="00C762ED">
        <w:rPr>
          <w:highlight w:val="yellow"/>
        </w:rPr>
        <w:t xml:space="preserve"> clusters</w:t>
      </w:r>
      <w:r w:rsidR="00C762ED">
        <w:t xml:space="preserve">, </w:t>
      </w:r>
      <w:r w:rsidR="00C762ED">
        <w:lastRenderedPageBreak/>
        <w:t xml:space="preserve">annotated using </w:t>
      </w:r>
      <w:proofErr w:type="spellStart"/>
      <w:r w:rsidR="00C762ED">
        <w:t>ChIPseeker</w:t>
      </w:r>
      <w:proofErr w:type="spellEnd"/>
      <w:r w:rsidR="00C762ED">
        <w:t xml:space="preserve"> (v 1.14.2) and TxDb.Mmusculus.UCSC.mm10.knownGene (v 3.4.0). </w:t>
      </w:r>
      <w:r w:rsidR="009143D5">
        <w:t xml:space="preserve">Sequencing data was aligned to the bisulfite-converted mouse genome and </w:t>
      </w:r>
      <w:proofErr w:type="spellStart"/>
      <w:r w:rsidR="009143D5">
        <w:t>deduplicated</w:t>
      </w:r>
      <w:proofErr w:type="spellEnd"/>
      <w:r w:rsidR="009143D5">
        <w:t xml:space="preserve">. </w:t>
      </w:r>
      <w:r w:rsidR="00DD52F0">
        <w:t>Globally, methylation changes were found to be more pronounced in later stag</w:t>
      </w:r>
      <w:r w:rsidR="003B4EAB">
        <w:t xml:space="preserve">e compared to the early stages, while comparison of hyper- and hypo-methylation changes were variable and tissue type dependent. The genomic distribution of the </w:t>
      </w:r>
      <w:proofErr w:type="spellStart"/>
      <w:r w:rsidR="003B4EAB">
        <w:t>CpG</w:t>
      </w:r>
      <w:proofErr w:type="spellEnd"/>
      <w:r w:rsidR="003B4EAB">
        <w:t xml:space="preserve"> clusters revealed that </w:t>
      </w:r>
      <w:proofErr w:type="spellStart"/>
      <w:r w:rsidR="003B4EAB">
        <w:t>hypermethylated</w:t>
      </w:r>
      <w:proofErr w:type="spellEnd"/>
      <w:r w:rsidR="003B4EAB">
        <w:t xml:space="preserve"> </w:t>
      </w:r>
      <w:proofErr w:type="spellStart"/>
      <w:r w:rsidR="003B4EAB">
        <w:t>CpG</w:t>
      </w:r>
      <w:proofErr w:type="spellEnd"/>
      <w:r w:rsidR="003B4EAB">
        <w:t xml:space="preserve"> sites were preferentially found at low-density </w:t>
      </w:r>
      <w:proofErr w:type="spellStart"/>
      <w:r w:rsidR="003B4EAB">
        <w:t>CpG</w:t>
      </w:r>
      <w:proofErr w:type="spellEnd"/>
      <w:r w:rsidR="003B4EAB">
        <w:t xml:space="preserve"> DNA regions. These </w:t>
      </w:r>
      <w:proofErr w:type="spellStart"/>
      <w:r w:rsidR="003B4EAB">
        <w:t>hypermethylated</w:t>
      </w:r>
      <w:proofErr w:type="spellEnd"/>
      <w:r w:rsidR="003B4EAB">
        <w:t xml:space="preserve"> </w:t>
      </w:r>
      <w:proofErr w:type="spellStart"/>
      <w:r w:rsidR="003B4EAB">
        <w:t>CpG</w:t>
      </w:r>
      <w:proofErr w:type="spellEnd"/>
      <w:r w:rsidR="003B4EAB">
        <w:t xml:space="preserve"> sites were enriched at </w:t>
      </w:r>
      <w:proofErr w:type="spellStart"/>
      <w:r w:rsidR="003B4EAB">
        <w:t>intergenic</w:t>
      </w:r>
      <w:proofErr w:type="spellEnd"/>
      <w:r w:rsidR="003B4EAB">
        <w:t xml:space="preserve"> regions, </w:t>
      </w:r>
      <w:proofErr w:type="spellStart"/>
      <w:r w:rsidR="009143D5">
        <w:t>CpG</w:t>
      </w:r>
      <w:proofErr w:type="spellEnd"/>
      <w:r w:rsidR="009143D5">
        <w:t xml:space="preserve"> islands and gene promoters.</w:t>
      </w:r>
    </w:p>
    <w:p w:rsidR="009143D5" w:rsidRPr="002C4698" w:rsidRDefault="009143D5" w:rsidP="002C4698">
      <w:pPr>
        <w:pStyle w:val="Heading2"/>
        <w:jc w:val="both"/>
      </w:pPr>
      <w:r w:rsidRPr="002C4698">
        <w:t xml:space="preserve">Distribution of differentially methylated </w:t>
      </w:r>
      <w:proofErr w:type="spellStart"/>
      <w:r w:rsidRPr="002C4698">
        <w:t>cytosines</w:t>
      </w:r>
      <w:proofErr w:type="spellEnd"/>
      <w:r w:rsidRPr="002C4698">
        <w:t xml:space="preserve"> in genomic and </w:t>
      </w:r>
      <w:proofErr w:type="spellStart"/>
      <w:r w:rsidRPr="002C4698">
        <w:t>CpG</w:t>
      </w:r>
      <w:proofErr w:type="spellEnd"/>
      <w:r w:rsidRPr="002C4698">
        <w:t xml:space="preserve"> contexts </w:t>
      </w:r>
    </w:p>
    <w:p w:rsidR="009143D5" w:rsidRDefault="009143D5" w:rsidP="004F3AFD">
      <w:pPr>
        <w:ind w:firstLine="576"/>
        <w:jc w:val="both"/>
      </w:pPr>
      <w:r>
        <w:t xml:space="preserve">To determine the genomic distribution of differentially methylated </w:t>
      </w:r>
      <w:proofErr w:type="spellStart"/>
      <w:r>
        <w:t>cytosines</w:t>
      </w:r>
      <w:proofErr w:type="spellEnd"/>
      <w:r>
        <w:t xml:space="preserve"> among different regions, differentially methylated </w:t>
      </w:r>
      <w:proofErr w:type="spellStart"/>
      <w:r>
        <w:t>cytosines</w:t>
      </w:r>
      <w:proofErr w:type="spellEnd"/>
      <w:r>
        <w:t xml:space="preserve"> were assigned to their targeted capture </w:t>
      </w:r>
      <w:r w:rsidR="005265B8">
        <w:t>baits that</w:t>
      </w:r>
      <w:r>
        <w:t xml:space="preserve"> </w:t>
      </w:r>
      <w:proofErr w:type="gramStart"/>
      <w:r>
        <w:t>has</w:t>
      </w:r>
      <w:proofErr w:type="gramEnd"/>
      <w:r>
        <w:t xml:space="preserve"> been mapped to these functional genomic contexts. Differentially methylated </w:t>
      </w:r>
      <w:proofErr w:type="spellStart"/>
      <w:r>
        <w:t>cytosines</w:t>
      </w:r>
      <w:proofErr w:type="spellEnd"/>
      <w:r>
        <w:t xml:space="preserve"> in the </w:t>
      </w:r>
      <w:proofErr w:type="spellStart"/>
      <w:r>
        <w:t>CpG</w:t>
      </w:r>
      <w:proofErr w:type="spellEnd"/>
      <w:r>
        <w:t xml:space="preserve"> context were present in significantly greater </w:t>
      </w:r>
      <w:r w:rsidR="00F83254">
        <w:t xml:space="preserve">numbers than expected in the introns, </w:t>
      </w:r>
      <w:proofErr w:type="spellStart"/>
      <w:r w:rsidR="00F83254">
        <w:t>intergenic</w:t>
      </w:r>
      <w:proofErr w:type="spellEnd"/>
      <w:r w:rsidR="00F83254">
        <w:t xml:space="preserve"> and promoter regions downstream of genes (</w:t>
      </w:r>
      <w:r w:rsidR="00F83254" w:rsidRPr="00D51D66">
        <w:rPr>
          <w:highlight w:val="cyan"/>
        </w:rPr>
        <w:t>Figure 1</w:t>
      </w:r>
      <w:r w:rsidR="00F83254">
        <w:t xml:space="preserve">). </w:t>
      </w:r>
    </w:p>
    <w:p w:rsidR="005265B8" w:rsidRDefault="005265B8" w:rsidP="004F3AFD">
      <w:pPr>
        <w:ind w:firstLine="576"/>
        <w:jc w:val="both"/>
      </w:pPr>
      <w:r>
        <w:t xml:space="preserve">Average methylation levels were present in promoter, 3’ </w:t>
      </w:r>
      <w:proofErr w:type="spellStart"/>
      <w:r>
        <w:t>untranslated</w:t>
      </w:r>
      <w:proofErr w:type="spellEnd"/>
      <w:r>
        <w:t xml:space="preserve"> regions (3’ UTR), 5’ </w:t>
      </w:r>
      <w:proofErr w:type="spellStart"/>
      <w:r>
        <w:t>untranslated</w:t>
      </w:r>
      <w:proofErr w:type="spellEnd"/>
      <w:r>
        <w:t xml:space="preserve"> regions (5’ UTR), body and downstream in the control group, UVB (the model), and SFN+UVB (the treatment group with SFN).</w:t>
      </w:r>
      <w:r w:rsidR="00453BA5">
        <w:t xml:space="preserve"> For the promoter regions, differentially methylated </w:t>
      </w:r>
      <w:proofErr w:type="spellStart"/>
      <w:r w:rsidR="00453BA5">
        <w:t>cytosines</w:t>
      </w:r>
      <w:proofErr w:type="spellEnd"/>
      <w:r w:rsidR="00453BA5">
        <w:t xml:space="preserve"> in the </w:t>
      </w:r>
      <w:proofErr w:type="spellStart"/>
      <w:r w:rsidR="00453BA5">
        <w:t>CpG</w:t>
      </w:r>
      <w:proofErr w:type="spellEnd"/>
      <w:r w:rsidR="00453BA5">
        <w:t xml:space="preserve"> context were present in significantly smaller num</w:t>
      </w:r>
      <w:r w:rsidR="00F8472F">
        <w:t>bers compared to other regions (</w:t>
      </w:r>
      <w:r w:rsidR="00F8472F" w:rsidRPr="00D51D66">
        <w:rPr>
          <w:highlight w:val="cyan"/>
        </w:rPr>
        <w:t>Figure 2</w:t>
      </w:r>
      <w:r w:rsidR="00F8472F">
        <w:t>).</w:t>
      </w:r>
      <w:r w:rsidR="00C03A3F">
        <w:t xml:space="preserve"> However, there </w:t>
      </w:r>
      <w:r w:rsidR="001F4392">
        <w:t>was</w:t>
      </w:r>
      <w:r w:rsidR="00C03A3F">
        <w:t xml:space="preserve"> no significant difference among the contr</w:t>
      </w:r>
      <w:r w:rsidR="00BB1A34">
        <w:t>ol, model and treatment groups (</w:t>
      </w:r>
      <w:r w:rsidR="00BB1A34" w:rsidRPr="00D51D66">
        <w:rPr>
          <w:highlight w:val="cyan"/>
        </w:rPr>
        <w:t>Figure 2</w:t>
      </w:r>
      <w:r w:rsidR="00BB1A34">
        <w:t xml:space="preserve">). </w:t>
      </w:r>
    </w:p>
    <w:p w:rsidR="00D3625C" w:rsidRDefault="00D6618A" w:rsidP="004F3AFD">
      <w:pPr>
        <w:ind w:firstLine="576"/>
        <w:jc w:val="both"/>
      </w:pPr>
      <w:r>
        <w:t>Further, the clustering of all samples with Euclidean distances calculated using methylation levels (</w:t>
      </w:r>
      <w:r w:rsidRPr="00D51D66">
        <w:rPr>
          <w:highlight w:val="cyan"/>
        </w:rPr>
        <w:t>Figures 3&amp;</w:t>
      </w:r>
      <w:r w:rsidR="00320DE4" w:rsidRPr="00D51D66">
        <w:rPr>
          <w:highlight w:val="cyan"/>
        </w:rPr>
        <w:t>4</w:t>
      </w:r>
      <w:r w:rsidR="00320DE4">
        <w:t>).</w:t>
      </w:r>
      <w:r w:rsidR="00134081">
        <w:t xml:space="preserve"> </w:t>
      </w:r>
      <w:r w:rsidR="00185430">
        <w:t xml:space="preserve">In </w:t>
      </w:r>
      <w:r w:rsidR="00985F17">
        <w:t>F</w:t>
      </w:r>
      <w:r w:rsidR="00185430">
        <w:t xml:space="preserve">igure 3, </w:t>
      </w:r>
      <w:r w:rsidR="00985F17">
        <w:t>it’s shown that tumor samples from the model and treatment groups and normal skin samples from the control group at 25-week were presented separately from samples from other time points</w:t>
      </w:r>
      <w:r w:rsidR="00FA07D7">
        <w:t xml:space="preserve"> at the methylation level</w:t>
      </w:r>
      <w:r w:rsidR="00985F17">
        <w:t xml:space="preserve">. </w:t>
      </w:r>
      <w:r w:rsidR="00FA07D7">
        <w:t xml:space="preserve">Further, aside from </w:t>
      </w:r>
      <w:r w:rsidR="00FA07D7">
        <w:lastRenderedPageBreak/>
        <w:t>tumor or skin samples at 25-week, we compared the skin epidermis samples from time points of 2-week, 15-week and 25-week,</w:t>
      </w:r>
      <w:r w:rsidR="00017A18">
        <w:t xml:space="preserve"> suggesting the time-dependent changes in methylation. UVB-irradiation and treatment by SFN groups were observed with significantly </w:t>
      </w:r>
      <w:r w:rsidR="000159D9">
        <w:t xml:space="preserve">changes in </w:t>
      </w:r>
      <w:proofErr w:type="spellStart"/>
      <w:r w:rsidR="000159D9">
        <w:t>CpG</w:t>
      </w:r>
      <w:proofErr w:type="spellEnd"/>
      <w:r w:rsidR="000159D9">
        <w:t xml:space="preserve"> methylation compared to the control groups per time point. </w:t>
      </w:r>
    </w:p>
    <w:p w:rsidR="00D3625C" w:rsidRDefault="0063257A" w:rsidP="00ED5ACE">
      <w:pPr>
        <w:pStyle w:val="Heading2"/>
        <w:jc w:val="both"/>
      </w:pPr>
      <w:r>
        <w:t>Methylation levels of control group in aging</w:t>
      </w:r>
    </w:p>
    <w:p w:rsidR="00D6618A" w:rsidRDefault="000159D9" w:rsidP="004F3AFD">
      <w:pPr>
        <w:ind w:firstLine="576"/>
        <w:jc w:val="both"/>
      </w:pPr>
      <w:r>
        <w:t xml:space="preserve">Moreover, to identify differentially DNA methylation changes in aging, we compared the proportion of Methylated Reads in the control groups among the comparison of 2-week, 15-week, and 25-week </w:t>
      </w:r>
      <w:r w:rsidR="00F753D4">
        <w:t xml:space="preserve">time points </w:t>
      </w:r>
      <w:r w:rsidR="009432CB">
        <w:t xml:space="preserve">with FDR &lt; 0.1 </w:t>
      </w:r>
      <w:r w:rsidR="00F753D4">
        <w:t>(</w:t>
      </w:r>
      <w:r w:rsidR="00F753D4" w:rsidRPr="00F753D4">
        <w:rPr>
          <w:highlight w:val="cyan"/>
        </w:rPr>
        <w:t>Figure 5</w:t>
      </w:r>
      <w:r w:rsidR="00F753D4">
        <w:t>)</w:t>
      </w:r>
      <w:r w:rsidR="009432CB">
        <w:t>. The control groups at 15-week and 25-week show</w:t>
      </w:r>
      <w:r w:rsidR="004F179A">
        <w:t>ed increased</w:t>
      </w:r>
      <w:r w:rsidR="006A4C43">
        <w:t xml:space="preserve"> accumulation of changes in methylation in skin epidermis (</w:t>
      </w:r>
      <w:r w:rsidR="006A4C43" w:rsidRPr="00250C9A">
        <w:rPr>
          <w:highlight w:val="cyan"/>
        </w:rPr>
        <w:t>Figure 5</w:t>
      </w:r>
      <w:r w:rsidR="006A4C43">
        <w:t>).</w:t>
      </w:r>
      <w:r w:rsidR="00250C9A">
        <w:t xml:space="preserve"> Genes with </w:t>
      </w:r>
      <w:proofErr w:type="spellStart"/>
      <w:r w:rsidR="00250C9A">
        <w:t>CpG</w:t>
      </w:r>
      <w:proofErr w:type="spellEnd"/>
      <w:r w:rsidR="00250C9A">
        <w:t xml:space="preserve"> regions with at least 20% difference in methylation and FDR &lt; 0.01 for each comparison were leased in </w:t>
      </w:r>
      <w:r w:rsidR="00250C9A" w:rsidRPr="00250C9A">
        <w:rPr>
          <w:highlight w:val="cyan"/>
        </w:rPr>
        <w:t>Figure 6</w:t>
      </w:r>
      <w:r w:rsidR="00AC4CE8">
        <w:t xml:space="preserve">, with the comparison of 15-week to 2-week at </w:t>
      </w:r>
      <w:r w:rsidR="00C43B07">
        <w:t xml:space="preserve">outer layer, 25-week to 2-week at the middle layer, and </w:t>
      </w:r>
      <w:r w:rsidR="00423438">
        <w:t xml:space="preserve">25-week to 15-week at the innermost layer. </w:t>
      </w:r>
      <w:r w:rsidR="00423438" w:rsidRPr="00717EA7">
        <w:rPr>
          <w:highlight w:val="yellow"/>
        </w:rPr>
        <w:t>51 [To be confirmed</w:t>
      </w:r>
      <w:r w:rsidR="002C558E">
        <w:rPr>
          <w:highlight w:val="yellow"/>
        </w:rPr>
        <w:t>/ revised in a table</w:t>
      </w:r>
      <w:r w:rsidR="00423438" w:rsidRPr="00717EA7">
        <w:rPr>
          <w:highlight w:val="yellow"/>
        </w:rPr>
        <w:t>]</w:t>
      </w:r>
      <w:r w:rsidR="00423438">
        <w:t xml:space="preserve"> genes were identified </w:t>
      </w:r>
      <w:r w:rsidR="00C31F56">
        <w:t>with increased methylation</w:t>
      </w:r>
      <w:r w:rsidR="00F479A6">
        <w:t xml:space="preserve"> with at least 20% </w:t>
      </w:r>
      <w:r w:rsidR="00C31F56">
        <w:t xml:space="preserve">at 15-week and 25-week compared to 2-week, </w:t>
      </w:r>
      <w:r w:rsidR="00F479A6">
        <w:t xml:space="preserve">while </w:t>
      </w:r>
      <w:r w:rsidR="00F479A6" w:rsidRPr="00F479A6">
        <w:rPr>
          <w:highlight w:val="yellow"/>
        </w:rPr>
        <w:t xml:space="preserve">23 [To </w:t>
      </w:r>
      <w:r w:rsidR="00F479A6" w:rsidRPr="00717EA7">
        <w:rPr>
          <w:highlight w:val="yellow"/>
        </w:rPr>
        <w:t>be confirmed</w:t>
      </w:r>
      <w:r w:rsidR="002C558E">
        <w:rPr>
          <w:highlight w:val="yellow"/>
        </w:rPr>
        <w:t>/ revised in a table</w:t>
      </w:r>
      <w:r w:rsidR="00F479A6" w:rsidRPr="00717EA7">
        <w:rPr>
          <w:highlight w:val="yellow"/>
        </w:rPr>
        <w:t>]</w:t>
      </w:r>
      <w:r w:rsidR="00F479A6">
        <w:t xml:space="preserve"> genes with decreased methylation. </w:t>
      </w:r>
      <w:r w:rsidR="004E1070">
        <w:t>Interestingly, these genes did show smaller changes in the comparison between 25-week to 15-week</w:t>
      </w:r>
      <w:r w:rsidR="00287E80">
        <w:t xml:space="preserve"> (</w:t>
      </w:r>
      <w:r w:rsidR="00287E80" w:rsidRPr="00287E80">
        <w:rPr>
          <w:highlight w:val="cyan"/>
        </w:rPr>
        <w:t>Table 1 or Figure 6B</w:t>
      </w:r>
      <w:r w:rsidR="00287E80">
        <w:t>)</w:t>
      </w:r>
      <w:r w:rsidR="004A0ABD">
        <w:t xml:space="preserve">, suggesting that DNA methylation changes related to aging accumulated more in the earlier </w:t>
      </w:r>
      <w:r w:rsidR="007F3A7E">
        <w:t xml:space="preserve">before 15-week, but bot after until 25-week. </w:t>
      </w:r>
    </w:p>
    <w:p w:rsidR="00FA35C5" w:rsidRDefault="001E5361" w:rsidP="00D448A9">
      <w:pPr>
        <w:pStyle w:val="Heading2"/>
        <w:jc w:val="both"/>
      </w:pPr>
      <w:r>
        <w:t xml:space="preserve">Effects of SFN in DNA methylation </w:t>
      </w:r>
    </w:p>
    <w:p w:rsidR="00D448A9" w:rsidRPr="00D448A9" w:rsidRDefault="00016245" w:rsidP="00D448A9">
      <w:r>
        <w:t xml:space="preserve">Furthermore, we analyzed the methylation of the skin epidermis and collected tumor samples in the comparison of UVB </w:t>
      </w:r>
      <w:proofErr w:type="spellStart"/>
      <w:r>
        <w:t>vs</w:t>
      </w:r>
      <w:proofErr w:type="spellEnd"/>
      <w:r>
        <w:t xml:space="preserve"> control, and UVB+SFN </w:t>
      </w:r>
      <w:proofErr w:type="spellStart"/>
      <w:r>
        <w:t>vs</w:t>
      </w:r>
      <w:proofErr w:type="spellEnd"/>
      <w:r>
        <w:t xml:space="preserve"> UVB at week-2, 15 and 25</w:t>
      </w:r>
      <w:r w:rsidR="002E0F4E">
        <w:t xml:space="preserve"> </w:t>
      </w:r>
      <w:r w:rsidR="00D91038">
        <w:t>(</w:t>
      </w:r>
      <w:r w:rsidR="00D91038" w:rsidRPr="002C558E">
        <w:rPr>
          <w:highlight w:val="cyan"/>
        </w:rPr>
        <w:t>Figures 7-9</w:t>
      </w:r>
      <w:r w:rsidR="002C558E" w:rsidRPr="002C558E">
        <w:rPr>
          <w:highlight w:val="cyan"/>
        </w:rPr>
        <w:t xml:space="preserve">, </w:t>
      </w:r>
      <w:r w:rsidR="002C558E" w:rsidRPr="002C558E">
        <w:rPr>
          <w:highlight w:val="yellow"/>
        </w:rPr>
        <w:t>Davit will add another tumor figure</w:t>
      </w:r>
      <w:r w:rsidR="00D91038">
        <w:t>).</w:t>
      </w:r>
      <w:r w:rsidR="002E0F4E">
        <w:t xml:space="preserve">From week 2, UVB induced </w:t>
      </w:r>
      <w:proofErr w:type="spellStart"/>
      <w:r w:rsidR="002E0F4E">
        <w:t>siginificantly</w:t>
      </w:r>
      <w:proofErr w:type="spellEnd"/>
      <w:r w:rsidR="002E0F4E">
        <w:t xml:space="preserve"> hyper- or hypo</w:t>
      </w:r>
      <w:r w:rsidR="00637A09">
        <w:t>-</w:t>
      </w:r>
      <w:r w:rsidR="002E0F4E">
        <w:t xml:space="preserve">methylation (FDR &lt; 0.1) compared to the control group, while the SFN treatment </w:t>
      </w:r>
      <w:r w:rsidR="00AF1936">
        <w:t xml:space="preserve">induced </w:t>
      </w:r>
      <w:r w:rsidR="00AF1936">
        <w:lastRenderedPageBreak/>
        <w:t xml:space="preserve">smaller but significant changes in the DNA methylation compared to the </w:t>
      </w:r>
      <w:r w:rsidR="00EC6AC0">
        <w:t xml:space="preserve">UVB model group (Figure 7). Moreover, 16 genes were identified with increased methylation in UVB </w:t>
      </w:r>
      <w:proofErr w:type="spellStart"/>
      <w:r w:rsidR="00EC6AC0">
        <w:t>vs</w:t>
      </w:r>
      <w:proofErr w:type="spellEnd"/>
      <w:r w:rsidR="00EC6AC0">
        <w:t xml:space="preserve"> Control, </w:t>
      </w:r>
      <w:r w:rsidR="00D81B83">
        <w:t xml:space="preserve">and </w:t>
      </w:r>
      <w:r w:rsidR="00EC6AC0">
        <w:t xml:space="preserve">decreased in SFN+UVB </w:t>
      </w:r>
      <w:proofErr w:type="spellStart"/>
      <w:r w:rsidR="00EC6AC0">
        <w:t>vs</w:t>
      </w:r>
      <w:proofErr w:type="spellEnd"/>
      <w:r w:rsidR="00EC6AC0">
        <w:t xml:space="preserve"> UVB</w:t>
      </w:r>
      <w:r w:rsidR="00D81B83">
        <w:t xml:space="preserve">, while </w:t>
      </w:r>
      <w:r w:rsidR="00EC6AC0">
        <w:t xml:space="preserve">27 genes were observed </w:t>
      </w:r>
      <w:r w:rsidR="005C647E">
        <w:t>with reversed changes</w:t>
      </w:r>
      <w:r w:rsidR="0027349D">
        <w:t xml:space="preserve"> at week 2</w:t>
      </w:r>
      <w:r w:rsidR="005C647E">
        <w:t xml:space="preserve">, as shown in </w:t>
      </w:r>
      <w:r w:rsidR="005C647E" w:rsidRPr="00307382">
        <w:rPr>
          <w:highlight w:val="cyan"/>
        </w:rPr>
        <w:t>Figure 8B or Table 2</w:t>
      </w:r>
      <w:r w:rsidR="005C647E">
        <w:t>.</w:t>
      </w:r>
      <w:r w:rsidR="0027349D">
        <w:t xml:space="preserve"> At week 15</w:t>
      </w:r>
      <w:r w:rsidR="003B72BC">
        <w:t xml:space="preserve"> (</w:t>
      </w:r>
      <w:r w:rsidR="003B72BC" w:rsidRPr="00307382">
        <w:rPr>
          <w:highlight w:val="cyan"/>
        </w:rPr>
        <w:t xml:space="preserve">Figure </w:t>
      </w:r>
      <w:r w:rsidR="003B72BC">
        <w:rPr>
          <w:highlight w:val="cyan"/>
        </w:rPr>
        <w:t>10</w:t>
      </w:r>
      <w:r w:rsidR="003B72BC" w:rsidRPr="00307382">
        <w:rPr>
          <w:highlight w:val="cyan"/>
        </w:rPr>
        <w:t xml:space="preserve"> or Table</w:t>
      </w:r>
      <w:r w:rsidR="003B72BC" w:rsidRPr="005F000D">
        <w:rPr>
          <w:highlight w:val="cyan"/>
        </w:rPr>
        <w:t xml:space="preserve"> </w:t>
      </w:r>
      <w:r w:rsidR="003B72BC" w:rsidRPr="005F000D">
        <w:rPr>
          <w:highlight w:val="cyan"/>
        </w:rPr>
        <w:t>3</w:t>
      </w:r>
      <w:r w:rsidR="003B72BC">
        <w:t>)</w:t>
      </w:r>
      <w:r w:rsidR="0027349D">
        <w:t xml:space="preserve">, 12 differentially methylated regions (DMR) were identified with increased methylation in UVB </w:t>
      </w:r>
      <w:proofErr w:type="spellStart"/>
      <w:r w:rsidR="0027349D">
        <w:t>vs</w:t>
      </w:r>
      <w:proofErr w:type="spellEnd"/>
      <w:r w:rsidR="0027349D">
        <w:t xml:space="preserve"> Control and decreased </w:t>
      </w:r>
      <w:r w:rsidR="00315EF3">
        <w:t xml:space="preserve">in SFN </w:t>
      </w:r>
      <w:proofErr w:type="spellStart"/>
      <w:r w:rsidR="00315EF3">
        <w:t>vs</w:t>
      </w:r>
      <w:proofErr w:type="spellEnd"/>
      <w:r w:rsidR="00315EF3">
        <w:t xml:space="preserve"> UVB with FDR &lt; 0.1. Oppositely, methylation of 7 DMRs were decreased in UVB </w:t>
      </w:r>
      <w:proofErr w:type="spellStart"/>
      <w:r w:rsidR="00315EF3">
        <w:t>vs</w:t>
      </w:r>
      <w:proofErr w:type="spellEnd"/>
      <w:r w:rsidR="00315EF3">
        <w:t xml:space="preserve"> Control and increased in UVB+SFN </w:t>
      </w:r>
      <w:proofErr w:type="spellStart"/>
      <w:r w:rsidR="00315EF3">
        <w:t>vs</w:t>
      </w:r>
      <w:proofErr w:type="spellEnd"/>
      <w:r w:rsidR="00315EF3">
        <w:t xml:space="preserve"> UVB. </w:t>
      </w:r>
      <w:r w:rsidR="00245268" w:rsidRPr="00245268">
        <w:t xml:space="preserve">At week </w:t>
      </w:r>
      <w:r w:rsidR="00245268">
        <w:t>25</w:t>
      </w:r>
      <w:r w:rsidR="00245268" w:rsidRPr="00245268">
        <w:t xml:space="preserve"> (</w:t>
      </w:r>
      <w:r w:rsidR="00245268" w:rsidRPr="00245268">
        <w:rPr>
          <w:highlight w:val="cyan"/>
        </w:rPr>
        <w:t>Figure 11 or Table 4</w:t>
      </w:r>
      <w:r w:rsidR="00245268" w:rsidRPr="00245268">
        <w:t xml:space="preserve">), </w:t>
      </w:r>
      <w:r w:rsidR="00245268">
        <w:t>16</w:t>
      </w:r>
      <w:r w:rsidR="00245268" w:rsidRPr="00245268">
        <w:t xml:space="preserve"> differentially methylated regions (DMR) were identified with increased methylation in UVB </w:t>
      </w:r>
      <w:proofErr w:type="spellStart"/>
      <w:r w:rsidR="00245268" w:rsidRPr="00245268">
        <w:t>vs</w:t>
      </w:r>
      <w:proofErr w:type="spellEnd"/>
      <w:r w:rsidR="00245268" w:rsidRPr="00245268">
        <w:t xml:space="preserve"> Control and decrease</w:t>
      </w:r>
      <w:r w:rsidR="00245268">
        <w:t xml:space="preserve">d in SFN </w:t>
      </w:r>
      <w:proofErr w:type="spellStart"/>
      <w:r w:rsidR="00245268">
        <w:t>vs</w:t>
      </w:r>
      <w:proofErr w:type="spellEnd"/>
      <w:r w:rsidR="00245268">
        <w:t xml:space="preserve"> UVB with FDR &lt; 0.1; 16 </w:t>
      </w:r>
      <w:r w:rsidR="00245268" w:rsidRPr="00245268">
        <w:t xml:space="preserve">DMRs were decreased in UVB </w:t>
      </w:r>
      <w:proofErr w:type="spellStart"/>
      <w:r w:rsidR="00245268" w:rsidRPr="00245268">
        <w:t>vs</w:t>
      </w:r>
      <w:proofErr w:type="spellEnd"/>
      <w:r w:rsidR="00245268" w:rsidRPr="00245268">
        <w:t xml:space="preserve"> Control and increased in UVB+SFN </w:t>
      </w:r>
      <w:proofErr w:type="spellStart"/>
      <w:r w:rsidR="00245268" w:rsidRPr="00245268">
        <w:t>vs</w:t>
      </w:r>
      <w:proofErr w:type="spellEnd"/>
      <w:r w:rsidR="00245268" w:rsidRPr="00245268">
        <w:t xml:space="preserve"> UVB.</w:t>
      </w:r>
    </w:p>
    <w:p w:rsidR="002F313D" w:rsidRPr="00917895" w:rsidRDefault="002F313D" w:rsidP="002F313D">
      <w:pPr>
        <w:pStyle w:val="Heading1"/>
      </w:pPr>
      <w:bookmarkStart w:id="5" w:name="_Toc490083214"/>
      <w:r w:rsidRPr="00917895">
        <w:t>Discussion and conclusions</w:t>
      </w:r>
      <w:bookmarkEnd w:id="5"/>
    </w:p>
    <w:p w:rsidR="002F313D" w:rsidRDefault="002F313D" w:rsidP="002F313D">
      <w:pPr>
        <w:jc w:val="both"/>
      </w:pPr>
      <w:r w:rsidRPr="009A4ADF">
        <w:t xml:space="preserve">This present study will provide unique new insights into alterations induced by UVB in </w:t>
      </w:r>
      <w:r w:rsidRPr="009A4ADF">
        <w:rPr>
          <w:noProof/>
        </w:rPr>
        <w:t>initiation</w:t>
      </w:r>
      <w:r w:rsidRPr="009A4ADF">
        <w:t>, promotion, and progression stages of skin inflammation and carcinogenesis. Importantly</w:t>
      </w:r>
      <w:r>
        <w:t>,</w:t>
      </w:r>
      <w:r w:rsidRPr="009A4ADF">
        <w:t xml:space="preserve"> </w:t>
      </w:r>
      <w:r>
        <w:t>w</w:t>
      </w:r>
      <w:r w:rsidRPr="009A4ADF">
        <w:t>e will identify the anti-oxidative stress, anti-inflammation and epigenetic modifying effects of UA in</w:t>
      </w:r>
      <w:r>
        <w:t xml:space="preserve"> the</w:t>
      </w:r>
      <w:r w:rsidRPr="009A4ADF">
        <w:t xml:space="preserve"> prevention of skin carcinogenesis. </w:t>
      </w:r>
    </w:p>
    <w:p w:rsidR="002F313D" w:rsidRDefault="002F58CD" w:rsidP="00D02084">
      <w:pPr>
        <w:jc w:val="both"/>
      </w:pPr>
      <w:r>
        <w:t>Methyl-</w:t>
      </w:r>
      <w:proofErr w:type="spellStart"/>
      <w:r>
        <w:t>seq</w:t>
      </w:r>
      <w:proofErr w:type="spellEnd"/>
      <w:r>
        <w:t xml:space="preserve"> was developed to study the patterns of the mouse methylome after exposure to UV-irradiation. In addition, after validation, genes with differentially methylated also tend to show decreased gene expression. </w:t>
      </w:r>
      <w:r w:rsidR="00D02084">
        <w:t xml:space="preserve">In this study, we have identified genes with altered methylation in the different stages of UVB-induced skin carcinogenesis. For example, </w:t>
      </w:r>
      <w:r w:rsidR="002F313D">
        <w:t>[</w:t>
      </w:r>
      <w:r w:rsidR="002F313D" w:rsidRPr="004A1EBD">
        <w:rPr>
          <w:highlight w:val="yellow"/>
        </w:rPr>
        <w:t xml:space="preserve">Add discussion of the major pathways and </w:t>
      </w:r>
      <w:r w:rsidR="002F313D" w:rsidRPr="004D3D62">
        <w:rPr>
          <w:highlight w:val="yellow"/>
        </w:rPr>
        <w:t>molecules</w:t>
      </w:r>
      <w:r w:rsidR="004D3D62" w:rsidRPr="004D3D62">
        <w:rPr>
          <w:highlight w:val="yellow"/>
        </w:rPr>
        <w:t>, related references.</w:t>
      </w:r>
      <w:r w:rsidR="002F313D">
        <w:t>]</w:t>
      </w:r>
    </w:p>
    <w:p w:rsidR="00546703" w:rsidRDefault="00546703" w:rsidP="00D02084">
      <w:pPr>
        <w:jc w:val="both"/>
      </w:pPr>
      <w:r>
        <w:t>There are several limitations of this current study. First, the magnitude of difference in DNA methylation is among the Methyl-</w:t>
      </w:r>
      <w:proofErr w:type="spellStart"/>
      <w:r>
        <w:t>seq</w:t>
      </w:r>
      <w:proofErr w:type="spellEnd"/>
      <w:r>
        <w:t>, bisulfite-</w:t>
      </w:r>
      <w:proofErr w:type="spellStart"/>
      <w:r>
        <w:t>pyrosequencing</w:t>
      </w:r>
      <w:proofErr w:type="spellEnd"/>
      <w:r>
        <w:t xml:space="preserve"> or sanger sequencing. The Agilent’s </w:t>
      </w:r>
      <w:proofErr w:type="spellStart"/>
      <w:r>
        <w:t>SureSelect</w:t>
      </w:r>
      <w:proofErr w:type="spellEnd"/>
      <w:r>
        <w:t xml:space="preserve"> Methyl-</w:t>
      </w:r>
      <w:proofErr w:type="spellStart"/>
      <w:r>
        <w:t>Seq</w:t>
      </w:r>
      <w:proofErr w:type="spellEnd"/>
      <w:r>
        <w:t xml:space="preserve"> assay is designed to detect DNA methylation on the negative </w:t>
      </w:r>
      <w:r>
        <w:lastRenderedPageBreak/>
        <w:t>strand. Further validation by bisulfite-pyrosequencing or sanger sequencing is not always possible because of the li</w:t>
      </w:r>
      <w:r w:rsidR="00DC467A">
        <w:t xml:space="preserve">mitations in the primer design on the sequence with low </w:t>
      </w:r>
      <w:r w:rsidR="00C15BC8">
        <w:t>complexity</w:t>
      </w:r>
      <w:r w:rsidR="00DC467A">
        <w:t xml:space="preserve"> on the negative strand. </w:t>
      </w:r>
      <w:r w:rsidR="00C15BC8">
        <w:t xml:space="preserve">The discrepancy </w:t>
      </w:r>
      <w:r w:rsidR="00D57991">
        <w:t>may be caused by the effect of hemi-methylation.</w:t>
      </w:r>
      <w:r w:rsidR="003714F2">
        <w:t xml:space="preserve"> Moreover, an external control can be spiked into the Methyl-</w:t>
      </w:r>
      <w:proofErr w:type="spellStart"/>
      <w:r w:rsidR="003714F2">
        <w:t>seq</w:t>
      </w:r>
      <w:proofErr w:type="spellEnd"/>
      <w:r w:rsidR="003714F2">
        <w:t xml:space="preserve"> library preparation to provide accurate detection of bisulfite conversion error rates, although this is not presently performed in the standard Agilent Methyl-</w:t>
      </w:r>
      <w:proofErr w:type="spellStart"/>
      <w:r w:rsidR="003714F2">
        <w:t>seq</w:t>
      </w:r>
      <w:proofErr w:type="spellEnd"/>
      <w:r w:rsidR="003714F2">
        <w:t xml:space="preserve"> protocol. </w:t>
      </w:r>
    </w:p>
    <w:p w:rsidR="001C032F" w:rsidRPr="009A4ADF" w:rsidRDefault="001C032F" w:rsidP="00D02084">
      <w:pPr>
        <w:jc w:val="both"/>
      </w:pPr>
      <w:r>
        <w:t>In summary, we have demonstrated the application of Methyl-</w:t>
      </w:r>
      <w:proofErr w:type="spellStart"/>
      <w:r>
        <w:t>seq</w:t>
      </w:r>
      <w:proofErr w:type="spellEnd"/>
      <w:r>
        <w:t xml:space="preserve"> to detect DNA methylation in different stages of UVB-induced skin carcinogenesis. We have also shown that the intervention of SFN by topical application </w:t>
      </w:r>
      <w:r w:rsidR="0078568F">
        <w:t xml:space="preserve">partially reversed the DNA methylation </w:t>
      </w:r>
      <w:r w:rsidR="007060B8">
        <w:t>differences introduced by chronic UVB-exposure. Further studies will try to understand the correlation of DNA methylation to the gene silencing and expression of these selected genes</w:t>
      </w:r>
      <w:r w:rsidR="00711CA1">
        <w:t xml:space="preserve"> using RNA-sequencing</w:t>
      </w:r>
      <w:r w:rsidR="007060B8">
        <w:t xml:space="preserve">, and how SFN introduce the protection against UVB damage by targeting at DNA methylation of these genes. </w:t>
      </w:r>
    </w:p>
    <w:p w:rsidR="002F313D" w:rsidRPr="009324CE" w:rsidRDefault="002F313D" w:rsidP="002F313D">
      <w:pPr>
        <w:pStyle w:val="Heading1"/>
        <w:numPr>
          <w:ilvl w:val="0"/>
          <w:numId w:val="0"/>
        </w:numPr>
        <w:ind w:left="432" w:hanging="432"/>
      </w:pPr>
      <w:r w:rsidRPr="009324CE">
        <w:t>Acknowledgements</w:t>
      </w:r>
    </w:p>
    <w:p w:rsidR="002F313D" w:rsidRDefault="002F313D" w:rsidP="002F313D">
      <w:pPr>
        <w:ind w:firstLine="360"/>
        <w:jc w:val="both"/>
      </w:pPr>
      <w:r w:rsidRPr="002621BE">
        <w:t xml:space="preserve">We thank all members of Dr. Ah-Ng Kong’s lab for helpful discussions and preparation of this manuscript. </w:t>
      </w:r>
    </w:p>
    <w:p w:rsidR="002F313D" w:rsidRPr="0038025A" w:rsidRDefault="002F313D" w:rsidP="002F313D">
      <w:pPr>
        <w:pStyle w:val="Heading1"/>
        <w:numPr>
          <w:ilvl w:val="0"/>
          <w:numId w:val="0"/>
        </w:numPr>
        <w:ind w:left="432" w:hanging="432"/>
      </w:pPr>
      <w:r w:rsidRPr="0038025A">
        <w:t>Funding</w:t>
      </w:r>
    </w:p>
    <w:p w:rsidR="002F313D" w:rsidRPr="002621BE" w:rsidRDefault="002F313D" w:rsidP="002F313D">
      <w:pPr>
        <w:ind w:firstLine="360"/>
        <w:jc w:val="both"/>
      </w:pPr>
      <w:r w:rsidRPr="002621BE">
        <w:t xml:space="preserve">This study was supported in part by </w:t>
      </w:r>
      <w:r w:rsidRPr="005A6285">
        <w:rPr>
          <w:highlight w:val="yellow"/>
        </w:rPr>
        <w:t>R01 CA200129, R01-CA118947, and R01-CA152826 from the National Cancer Institute (NCI), R01 AT009152</w:t>
      </w:r>
      <w:r w:rsidR="005A6285">
        <w:t xml:space="preserve"> [</w:t>
      </w:r>
      <w:r w:rsidR="005A6285" w:rsidRPr="005A6285">
        <w:rPr>
          <w:highlight w:val="yellow"/>
        </w:rPr>
        <w:t>Update the number</w:t>
      </w:r>
      <w:r w:rsidR="00017A18">
        <w:t>s</w:t>
      </w:r>
      <w:r w:rsidR="005A6285">
        <w:t>]</w:t>
      </w:r>
      <w:r w:rsidRPr="002621BE">
        <w:t xml:space="preserve"> from the National Center for Complementary and Integrative Health (NCCIH), and institutional funds awarded to Dr. Ah-Ng Kong. </w:t>
      </w:r>
    </w:p>
    <w:p w:rsidR="002F313D" w:rsidRPr="009324CE" w:rsidRDefault="002F313D" w:rsidP="002F313D">
      <w:pPr>
        <w:pStyle w:val="Heading1"/>
        <w:numPr>
          <w:ilvl w:val="0"/>
          <w:numId w:val="0"/>
        </w:numPr>
        <w:ind w:left="432" w:hanging="432"/>
      </w:pPr>
      <w:r w:rsidRPr="009324CE">
        <w:lastRenderedPageBreak/>
        <w:t>Conflict of interest</w:t>
      </w:r>
    </w:p>
    <w:p w:rsidR="002F313D" w:rsidRDefault="002F313D" w:rsidP="002F313D">
      <w:pPr>
        <w:ind w:firstLine="360"/>
        <w:jc w:val="both"/>
      </w:pPr>
      <w:r w:rsidRPr="009A69A2">
        <w:t>The authors declare that there are no conflicts of interest.</w:t>
      </w:r>
    </w:p>
    <w:p w:rsidR="002F313D" w:rsidRDefault="002F313D"/>
    <w:p w:rsidR="006B057F" w:rsidRDefault="006B057F">
      <w:pPr>
        <w:spacing w:after="200" w:line="276" w:lineRule="auto"/>
        <w:ind w:firstLine="0"/>
      </w:pPr>
      <w:r>
        <w:br w:type="page"/>
      </w:r>
    </w:p>
    <w:p w:rsidR="002F313D" w:rsidRDefault="002F313D" w:rsidP="00515073">
      <w:pPr>
        <w:pStyle w:val="Heading1"/>
        <w:numPr>
          <w:ilvl w:val="0"/>
          <w:numId w:val="0"/>
        </w:numPr>
        <w:ind w:left="432" w:hanging="432"/>
      </w:pPr>
      <w:r>
        <w:lastRenderedPageBreak/>
        <w:t>References</w:t>
      </w:r>
    </w:p>
    <w:p w:rsidR="004D73FE" w:rsidRPr="004D73FE" w:rsidRDefault="002F313D" w:rsidP="004D73FE">
      <w:pPr>
        <w:pStyle w:val="EndNoteBibliography"/>
        <w:ind w:firstLine="0"/>
      </w:pPr>
      <w:r>
        <w:fldChar w:fldCharType="begin"/>
      </w:r>
      <w:r>
        <w:instrText xml:space="preserve"> ADDIN EN.REFLIST </w:instrText>
      </w:r>
      <w:r>
        <w:fldChar w:fldCharType="separate"/>
      </w:r>
      <w:r w:rsidR="004D73FE" w:rsidRPr="004D73FE">
        <w:t>1.</w:t>
      </w:r>
      <w:r w:rsidR="004D73FE" w:rsidRPr="004D73FE">
        <w:tab/>
        <w:t>Katiyar SK, Matsui MS, Mukhtar H. Kinetics of UV light-induced cyclobutane pyrimidine dimers in human skin in vivo: an immunohistochemical analysis of both epidermis and dermis. Photochemistry and photobiology. 2000;72(6):788-93. PubMed PMID: 11140267.</w:t>
      </w:r>
    </w:p>
    <w:p w:rsidR="004D73FE" w:rsidRPr="004D73FE" w:rsidRDefault="004D73FE" w:rsidP="004D73FE">
      <w:pPr>
        <w:pStyle w:val="EndNoteBibliography"/>
        <w:ind w:firstLine="0"/>
      </w:pPr>
      <w:r w:rsidRPr="004D73FE">
        <w:t>2.</w:t>
      </w:r>
      <w:r w:rsidRPr="004D73FE">
        <w:tab/>
        <w:t>Mukhtar H, Elmets CA. Photocarcinogenesis: mechanisms, models and human health implications. Photochemistry and photobiology. 1996;63(4):356-7. PubMed PMID: 8934734.</w:t>
      </w:r>
    </w:p>
    <w:p w:rsidR="004D73FE" w:rsidRPr="004D73FE" w:rsidRDefault="004D73FE" w:rsidP="004D73FE">
      <w:pPr>
        <w:pStyle w:val="EndNoteBibliography"/>
        <w:ind w:firstLine="0"/>
      </w:pPr>
      <w:r w:rsidRPr="004D73FE">
        <w:t>3.</w:t>
      </w:r>
      <w:r w:rsidRPr="004D73FE">
        <w:tab/>
        <w:t>Perez RF, Tejedor JR, Bayon GF, Fernandez AF, Fraga MF. Distinct chromatin signatures of DNA hypomethylation in aging and cancer. Aging Cell. 2018. doi: 10.1111/acel.12744. PubMed PMID: 29504244.</w:t>
      </w:r>
    </w:p>
    <w:p w:rsidR="004D73FE" w:rsidRPr="004D73FE" w:rsidRDefault="004D73FE" w:rsidP="004D73FE">
      <w:pPr>
        <w:pStyle w:val="EndNoteBibliography"/>
        <w:ind w:firstLine="0"/>
      </w:pPr>
      <w:r w:rsidRPr="004D73FE">
        <w:t>4.</w:t>
      </w:r>
      <w:r w:rsidRPr="004D73FE">
        <w:tab/>
        <w:t>Yang AY, Lee JH, Shu L, Zhang C, Su ZY, Lu Y, Huang MT, Ramirez C, Pung D, Huang Y, Verzi M, Hart RP, Kong AN. Genome-wide analysis of DNA methylation in UVB- and DMBA/TPA-induced mouse skin cancer models. Life Sci. 2014;113(1-2):45-54. doi: 10.1016/j.lfs.2014.07.031. PubMed PMID: 25093921.</w:t>
      </w:r>
    </w:p>
    <w:p w:rsidR="004D73FE" w:rsidRPr="004D73FE" w:rsidRDefault="004D73FE" w:rsidP="004D73FE">
      <w:pPr>
        <w:pStyle w:val="EndNoteBibliography"/>
        <w:ind w:firstLine="0"/>
      </w:pPr>
      <w:r w:rsidRPr="004D73FE">
        <w:t>5.</w:t>
      </w:r>
      <w:r w:rsidRPr="004D73FE">
        <w:tab/>
        <w:t>Harris RA, Wang T, Coarfa C, Nagarajan RP, Hong C, Downey SL, Johnson BE, Fouse SD, Delaney A, Zhao Y, Olshen A, Ballinger T, Zhou X, Forsberg KJ, Gu J, Echipare L, O'Geen H, Lister R, Pelizzola M, Xi Y, Epstein CB, Bernstein BE, Hawkins RD, Ren B, Chung WY, Gu H, Bock C, Gnirke A, Zhang MQ, Haussler D, Ecker JR, Li W, Farnham PJ, Waterland RA, Meissner A, Marra MA, Hirst M, Milosavljevic A, Costello JF. Comparison of sequencing-based methods to profile DNA methylation and identification of monoallelic epigenetic modifications. Nat Biotechnol. 2010;28(10):1097-105. doi: 10.1038/nbt.1682. PubMed PMID: 20852635; PMCID: PMC2955169.</w:t>
      </w:r>
    </w:p>
    <w:p w:rsidR="004D73FE" w:rsidRPr="004D73FE" w:rsidRDefault="004D73FE" w:rsidP="004D73FE">
      <w:pPr>
        <w:pStyle w:val="EndNoteBibliography"/>
        <w:ind w:firstLine="0"/>
      </w:pPr>
      <w:r w:rsidRPr="004D73FE">
        <w:t>6.</w:t>
      </w:r>
      <w:r w:rsidRPr="004D73FE">
        <w:tab/>
        <w:t>Nair SS, Coolen MW, Stirzaker C, Song JZ, Statham AL, Strbenac D, Robinson MD, Clark SJ. Comparison of methyl-DNA immunoprecipitation (MeDIP) and methyl-CpG binding domain (MBD) protein capture for genome-wide DNA methylation analysis reveal CpG sequence coverage bias. Epigenetics. 2011;6(1):34-44. doi: 10.4161/epi.6.1.13313. PubMed PMID: 20818161.</w:t>
      </w:r>
    </w:p>
    <w:p w:rsidR="004D73FE" w:rsidRPr="004D73FE" w:rsidRDefault="004D73FE" w:rsidP="004D73FE">
      <w:pPr>
        <w:pStyle w:val="EndNoteBibliography"/>
        <w:ind w:firstLine="0"/>
      </w:pPr>
      <w:r w:rsidRPr="004D73FE">
        <w:t>7.</w:t>
      </w:r>
      <w:r w:rsidRPr="004D73FE">
        <w:tab/>
        <w:t>Guan C, Barron AB, He XJ, Wang ZL, Yan WY, Zeng ZJ. A comparison of digital gene expression profiling and methyl DNA immunoprecipitation as methods for gene discovery in honeybee (Apis mellifera) behavioural genomic analyses. PLoS One. 2013;8(9):e73628. doi: 10.1371/journal.pone.0073628. PubMed PMID: 24040006; PMCID: PMC3767799.</w:t>
      </w:r>
    </w:p>
    <w:p w:rsidR="004D73FE" w:rsidRPr="004D73FE" w:rsidRDefault="004D73FE" w:rsidP="004D73FE">
      <w:pPr>
        <w:pStyle w:val="EndNoteBibliography"/>
        <w:ind w:firstLine="0"/>
      </w:pPr>
      <w:r w:rsidRPr="004D73FE">
        <w:t>8.</w:t>
      </w:r>
      <w:r w:rsidRPr="004D73FE">
        <w:tab/>
        <w:t>Balasubramanian S, Chew YC, Eckert RL. Sulforaphane suppresses polycomb group protein level via a proteasome-dependent mechanism in skin cancer cells. Mol Pharmacol. 2011;80(5):870-8. doi: 10.1124/mol.111.072363. PubMed PMID: 21807989; PMCID: PMC3198914.</w:t>
      </w:r>
    </w:p>
    <w:p w:rsidR="004D73FE" w:rsidRPr="004D73FE" w:rsidRDefault="004D73FE" w:rsidP="004D73FE">
      <w:pPr>
        <w:pStyle w:val="EndNoteBibliography"/>
        <w:ind w:firstLine="0"/>
      </w:pPr>
      <w:r w:rsidRPr="004D73FE">
        <w:t>9.</w:t>
      </w:r>
      <w:r w:rsidRPr="004D73FE">
        <w:tab/>
        <w:t>Saha K, Hornyak TJ, Eckert RL. Epigenetic cancer prevention mechanisms in skin cancer. The AAPS journal. 2013;15(4):1064-71. doi: 10.1208/s12248-013-9513-3. PubMed PMID: 23904153; PMCID: PMC3787232.</w:t>
      </w:r>
    </w:p>
    <w:p w:rsidR="004D73FE" w:rsidRPr="004D73FE" w:rsidRDefault="004D73FE" w:rsidP="004D73FE">
      <w:pPr>
        <w:pStyle w:val="EndNoteBibliography"/>
        <w:ind w:firstLine="0"/>
      </w:pPr>
      <w:r w:rsidRPr="004D73FE">
        <w:t>10.</w:t>
      </w:r>
      <w:r w:rsidRPr="004D73FE">
        <w:tab/>
        <w:t>Su ZY, Zhang C, Lee JH, Shu L, Wu TY, Khor TO, Conney AH, Lu YP, Kong AN. Requirement and epigenetics reprogramming of Nrf2 in suppression of tumor promoter TPA-induced mouse skin cell transformation by sulforaphane. Cancer prevention research. 2014;7(3):319-29. doi: 10.1158/1940-6207.CAPR-13-0313-T. PubMed PMID: 24441674.</w:t>
      </w:r>
    </w:p>
    <w:p w:rsidR="004D73FE" w:rsidRPr="004D73FE" w:rsidRDefault="004D73FE" w:rsidP="004D73FE">
      <w:pPr>
        <w:pStyle w:val="EndNoteBibliography"/>
        <w:ind w:firstLine="0"/>
      </w:pPr>
      <w:r w:rsidRPr="004D73FE">
        <w:t>11.</w:t>
      </w:r>
      <w:r w:rsidRPr="004D73FE">
        <w:tab/>
        <w:t>Fisher ML, Adhikary G, Grun D, Kaetzel DM, Eckert RL. The Ezh2 polycomb group protein drives an aggressive phenotype in melanoma cancer stem cells and is a target of diet derived sulforaphane. Molecular carcinogenesis. 2016;55(12):2024-36. doi: 10.1002/mc.22448. PubMed PMID: 26693692; PMCID: PMC4919248.</w:t>
      </w:r>
    </w:p>
    <w:p w:rsidR="004D73FE" w:rsidRPr="004D73FE" w:rsidRDefault="004D73FE" w:rsidP="004D73FE">
      <w:pPr>
        <w:pStyle w:val="EndNoteBibliography"/>
        <w:ind w:firstLine="0"/>
      </w:pPr>
      <w:r w:rsidRPr="004D73FE">
        <w:lastRenderedPageBreak/>
        <w:t>12.</w:t>
      </w:r>
      <w:r w:rsidRPr="004D73FE">
        <w:tab/>
        <w:t>Lou YR, Peng QY, Li T, Medvecky CM, Lin Y, Shih WJ, Conney AH, Shapses S, Wagner GC, Lu YP. Effects of high-fat diets rich in either omega-3 or omega-6 fatty acids on UVB-induced skin carcinogenesis in SKH-1 mice. Carcinogenesis. 2011;32(7):1078-84. doi: 10.1093/carcin/bgr074. PubMed PMID: 21525235; PMCID: 3128560.</w:t>
      </w:r>
    </w:p>
    <w:p w:rsidR="004D73FE" w:rsidRPr="004D73FE" w:rsidRDefault="004D73FE" w:rsidP="004D73FE">
      <w:pPr>
        <w:pStyle w:val="EndNoteBibliography"/>
        <w:ind w:firstLine="0"/>
      </w:pPr>
      <w:r w:rsidRPr="004D73FE">
        <w:t>13.</w:t>
      </w:r>
      <w:r w:rsidRPr="004D73FE">
        <w:tab/>
        <w:t>Lu YP, Lou YR, Yen P, Mitchell D, Huang MT, Conney AH. Time course for early adaptive responses to ultraviolet B light in the epidermis of SKH-1 mice. Cancer Res. 1999;59(18):4591-602. PubMed PMID: 10493513.</w:t>
      </w:r>
    </w:p>
    <w:p w:rsidR="004D73FE" w:rsidRPr="004D73FE" w:rsidRDefault="004D73FE" w:rsidP="004D73FE">
      <w:pPr>
        <w:pStyle w:val="EndNoteBibliography"/>
        <w:ind w:firstLine="0"/>
      </w:pPr>
      <w:r w:rsidRPr="004D73FE">
        <w:t>14.</w:t>
      </w:r>
      <w:r w:rsidRPr="004D73FE">
        <w:tab/>
        <w:t>Saw CL, Huang MT, Liu Y, Khor TO, Conney AH, Kong AN. Impact of Nrf2 on UVB-induced skin inflammation/photoprotection and photoprotective effect of sulforaphane. Mol Carcinog. 2011;50(6):479-86. doi: 10.1002/mc.20725. PubMed PMID: 21557329.</w:t>
      </w:r>
    </w:p>
    <w:p w:rsidR="004D73FE" w:rsidRPr="004D73FE" w:rsidRDefault="004D73FE" w:rsidP="004D73FE">
      <w:pPr>
        <w:pStyle w:val="EndNoteBibliography"/>
        <w:ind w:firstLine="0"/>
      </w:pPr>
      <w:r w:rsidRPr="004D73FE">
        <w:t>15.</w:t>
      </w:r>
      <w:r w:rsidRPr="004D73FE">
        <w:tab/>
        <w:t>Lu YP, Lou YR, Xie JG, Peng QY, Liao J, Yang CS, Huang MT, Conney AH. Topical applications of caffeine or (-)-epigallocatechin gallate (EGCG) inhibit carcinogenesis and selectively increase apoptosis in UVB-induced skin tumors in mice. Proc Natl Acad Sci U S A. 2002;99(19):12455-60. doi: 10.1073/pnas.182429899. PubMed PMID: 12205293; PMCID: PMC129466.</w:t>
      </w:r>
    </w:p>
    <w:p w:rsidR="004D73FE" w:rsidRPr="004D73FE" w:rsidRDefault="004D73FE" w:rsidP="004D73FE">
      <w:pPr>
        <w:pStyle w:val="EndNoteBibliography"/>
        <w:ind w:firstLine="0"/>
      </w:pPr>
      <w:r w:rsidRPr="004D73FE">
        <w:t>16.</w:t>
      </w:r>
      <w:r w:rsidRPr="004D73FE">
        <w:tab/>
        <w:t>Lu YP, Lou YR, Peng QY, Nghiem P, Conney AH. Caffeine decreases phospho-Chk1 (Ser317) and increases mitotic cells with cyclin B1 and caspase 3 in tumors from UVB-treated mice. Cancer prevention research. 2011;4(7):1118-25. doi: 10.1158/1940-6207.CAPR-11-0116. PubMed PMID: 21505179; PMCID: 3353410.</w:t>
      </w:r>
    </w:p>
    <w:p w:rsidR="004D73FE" w:rsidRPr="004D73FE" w:rsidRDefault="004D73FE" w:rsidP="004D73FE">
      <w:pPr>
        <w:pStyle w:val="EndNoteBibliography"/>
        <w:ind w:firstLine="0"/>
      </w:pPr>
      <w:r w:rsidRPr="004D73FE">
        <w:t>17.</w:t>
      </w:r>
      <w:r w:rsidRPr="004D73FE">
        <w:tab/>
        <w:t>Guo Y, Wu R, Gaspar JM, Sargsyan D, Su ZY, Zhang C, Gao L, Cheng D, Li W, Wang C, Yin R, Fang M, Verzi MP, Hart RP, Kong AN. DNA Methylome and Transcriptome Alterations and Cancer Prevention by Curcumin in Colitis-accelerated Colon Cancer in Mice. Carcinogenesis. 2018. doi: 10.1093/carcin/bgy043. PubMed PMID: 29547900.</w:t>
      </w:r>
    </w:p>
    <w:p w:rsidR="004D73FE" w:rsidRPr="004D73FE" w:rsidRDefault="004D73FE" w:rsidP="004D73FE">
      <w:pPr>
        <w:pStyle w:val="EndNoteBibliography"/>
        <w:ind w:firstLine="0"/>
      </w:pPr>
      <w:r w:rsidRPr="004D73FE">
        <w:t>18.</w:t>
      </w:r>
      <w:r w:rsidRPr="004D73FE">
        <w:tab/>
        <w:t>Guo Y, Liu Y, Zhang C, Su ZY, Li W, Huang MT, Kong AN. The epigenetic effects of aspirin: the modification of histone H3 lysine 27 acetylation in the prevention of colon carcinogenesis in azoxymethane- and dextran sulfate sodium-treated CF-1 mice. Carcinogenesis. 2016;37(6):616-24. Epub 2016/05/22. doi: 10.1093/carcin/bgw042. PubMed PMID: 27207670; PMCID: PMC5006120.</w:t>
      </w:r>
    </w:p>
    <w:p w:rsidR="004D73FE" w:rsidRPr="004D73FE" w:rsidRDefault="004D73FE" w:rsidP="004D73FE">
      <w:pPr>
        <w:pStyle w:val="EndNoteBibliography"/>
        <w:ind w:firstLine="0"/>
      </w:pPr>
      <w:r w:rsidRPr="004D73FE">
        <w:t>19.</w:t>
      </w:r>
      <w:r w:rsidRPr="004D73FE">
        <w:tab/>
        <w:t>Krueger F, Andrews SR. Bismark: a flexible aligner and methylation caller for Bisulfite-Seq applications. Bioinformatics. 2011;27(11):1571-2. doi: 10.1093/bioinformatics/btr167. PubMed PMID: 21493656; PMCID: 3102221.</w:t>
      </w:r>
    </w:p>
    <w:p w:rsidR="004D73FE" w:rsidRPr="004D73FE" w:rsidRDefault="004D73FE" w:rsidP="004D73FE">
      <w:pPr>
        <w:pStyle w:val="EndNoteBibliography"/>
        <w:ind w:firstLine="0"/>
      </w:pPr>
      <w:r w:rsidRPr="004D73FE">
        <w:t>20.</w:t>
      </w:r>
      <w:r w:rsidRPr="004D73FE">
        <w:tab/>
        <w:t>Gaspar JM, Hart RP. DMRfinder: efficiently identifying differentially methylated regions from MethylC-seq data. BMC Bioinformatics. 2017;18(1):528. doi: 10.1186/s12859-017-1909-0. PubMed PMID: 29187143.</w:t>
      </w:r>
    </w:p>
    <w:p w:rsidR="004D73FE" w:rsidRPr="004D73FE" w:rsidRDefault="004D73FE" w:rsidP="004D73FE">
      <w:pPr>
        <w:pStyle w:val="EndNoteBibliography"/>
        <w:ind w:firstLine="0"/>
      </w:pPr>
      <w:r w:rsidRPr="004D73FE">
        <w:t>21.</w:t>
      </w:r>
      <w:r w:rsidRPr="004D73FE">
        <w:tab/>
        <w:t>Yu G, Wang LG, He QY. ChIPseeker: an R/Bioconductor package for ChIP peak annotation, comparison and visualization. Bioinformatics. 2015;31(14):2382-3. doi: 10.1093/bioinformatics/btv145. PubMed PMID: 25765347.</w:t>
      </w:r>
    </w:p>
    <w:p w:rsidR="00515073" w:rsidRDefault="002F313D">
      <w:r>
        <w:fldChar w:fldCharType="end"/>
      </w:r>
    </w:p>
    <w:p w:rsidR="00515073" w:rsidRDefault="00515073">
      <w:pPr>
        <w:spacing w:after="200" w:line="276" w:lineRule="auto"/>
        <w:ind w:firstLine="0"/>
      </w:pPr>
      <w:r>
        <w:br w:type="page"/>
      </w:r>
    </w:p>
    <w:p w:rsidR="001765AD" w:rsidRDefault="00515073" w:rsidP="00515073">
      <w:pPr>
        <w:pStyle w:val="Heading1"/>
        <w:numPr>
          <w:ilvl w:val="0"/>
          <w:numId w:val="0"/>
        </w:numPr>
        <w:ind w:left="432" w:hanging="432"/>
      </w:pPr>
      <w:r>
        <w:lastRenderedPageBreak/>
        <w:t>Legend</w:t>
      </w:r>
    </w:p>
    <w:p w:rsidR="00E14AA1" w:rsidRDefault="00E14AA1" w:rsidP="00E14AA1">
      <w:pPr>
        <w:ind w:left="284" w:hanging="284"/>
      </w:pPr>
      <w:r w:rsidRPr="005E364A">
        <w:rPr>
          <w:b/>
        </w:rPr>
        <w:t>Table 1</w:t>
      </w:r>
      <w:r>
        <w:t>: Up and down regulated top 10 genes in all time points and tumors.</w:t>
      </w:r>
    </w:p>
    <w:p w:rsidR="00E14AA1" w:rsidRDefault="00E14AA1" w:rsidP="00E14AA1">
      <w:pPr>
        <w:ind w:left="284" w:hanging="284"/>
      </w:pPr>
      <w:r w:rsidRPr="005E364A">
        <w:rPr>
          <w:b/>
        </w:rPr>
        <w:t>Figure 1</w:t>
      </w:r>
      <w:r>
        <w:t xml:space="preserve">: </w:t>
      </w:r>
      <w:r w:rsidR="00E444CD">
        <w:t>D</w:t>
      </w:r>
      <w:r w:rsidR="00E444CD" w:rsidRPr="00E444CD">
        <w:t xml:space="preserve">istribution of </w:t>
      </w:r>
      <w:proofErr w:type="spellStart"/>
      <w:r w:rsidR="00E444CD" w:rsidRPr="00E444CD">
        <w:t>CpG</w:t>
      </w:r>
      <w:proofErr w:type="spellEnd"/>
      <w:r w:rsidR="00E444CD" w:rsidRPr="00E444CD">
        <w:t xml:space="preserve"> clusters by gene region and cluster size. Majority of clusters are made of 3 </w:t>
      </w:r>
      <w:proofErr w:type="spellStart"/>
      <w:r w:rsidR="00E444CD" w:rsidRPr="00E444CD">
        <w:t>CpGs</w:t>
      </w:r>
      <w:proofErr w:type="spellEnd"/>
      <w:r w:rsidR="00E444CD" w:rsidRPr="00E444CD">
        <w:t>.</w:t>
      </w:r>
    </w:p>
    <w:p w:rsidR="00E14AA1" w:rsidRDefault="00E14AA1" w:rsidP="00E14AA1">
      <w:pPr>
        <w:ind w:left="284" w:hanging="284"/>
      </w:pPr>
      <w:r w:rsidRPr="005E364A">
        <w:rPr>
          <w:b/>
        </w:rPr>
        <w:t>Figure 2</w:t>
      </w:r>
      <w:r>
        <w:t xml:space="preserve">: </w:t>
      </w:r>
      <w:proofErr w:type="spellStart"/>
      <w:r>
        <w:t>Heatmap</w:t>
      </w:r>
      <w:proofErr w:type="spellEnd"/>
      <w:r>
        <w:t xml:space="preserve"> and cluster for all samples (4 samples from Control, 4 samples from UVB, 4 samples from SFN with UVB).</w:t>
      </w:r>
    </w:p>
    <w:p w:rsidR="00E14AA1" w:rsidRDefault="00E14AA1" w:rsidP="00E14AA1">
      <w:pPr>
        <w:ind w:left="284" w:hanging="284"/>
      </w:pPr>
      <w:r w:rsidRPr="005E364A">
        <w:rPr>
          <w:b/>
        </w:rPr>
        <w:t>Figure 3</w:t>
      </w:r>
      <w:r>
        <w:t>: PCA or column chart of all samples (samples are same in 3)</w:t>
      </w:r>
    </w:p>
    <w:p w:rsidR="00E14AA1" w:rsidRDefault="00E14AA1" w:rsidP="00E14AA1">
      <w:pPr>
        <w:ind w:left="284" w:hanging="284"/>
      </w:pPr>
      <w:r w:rsidRPr="005E364A">
        <w:rPr>
          <w:b/>
        </w:rPr>
        <w:t>Figure 4</w:t>
      </w:r>
      <w:r>
        <w:t xml:space="preserve">: MA </w:t>
      </w:r>
      <w:proofErr w:type="spellStart"/>
      <w:r>
        <w:t>ploting</w:t>
      </w:r>
      <w:proofErr w:type="spellEnd"/>
      <w:r>
        <w:t xml:space="preserve"> (DEseq2)</w:t>
      </w:r>
    </w:p>
    <w:p w:rsidR="00E14AA1" w:rsidRDefault="00E14AA1" w:rsidP="00E14AA1">
      <w:pPr>
        <w:ind w:left="284" w:hanging="284"/>
      </w:pPr>
      <w:r w:rsidRPr="005E364A">
        <w:rPr>
          <w:b/>
        </w:rPr>
        <w:t>Figure 5</w:t>
      </w:r>
      <w:r>
        <w:t>: Gene heatmap and Venn diagram.</w:t>
      </w:r>
    </w:p>
    <w:p w:rsidR="00E14AA1" w:rsidRPr="00E14AA1" w:rsidRDefault="00E14AA1" w:rsidP="00E14AA1">
      <w:pPr>
        <w:ind w:left="284" w:hanging="284"/>
      </w:pPr>
      <w:r w:rsidRPr="005E364A">
        <w:rPr>
          <w:b/>
        </w:rPr>
        <w:t>Figure 6</w:t>
      </w:r>
      <w:r>
        <w:t xml:space="preserve">: Time vs CpG region </w:t>
      </w:r>
      <w:proofErr w:type="gramStart"/>
      <w:r>
        <w:t>with ???</w:t>
      </w:r>
      <w:proofErr w:type="gramEnd"/>
      <w:r>
        <w:t xml:space="preserve"> (still working on this figure)</w:t>
      </w:r>
    </w:p>
    <w:sectPr w:rsidR="00E14AA1" w:rsidRPr="00E14AA1">
      <w:headerReference w:type="even" r:id="rId10"/>
      <w:headerReference w:type="default" r:id="rId11"/>
      <w:head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C9E" w:rsidRDefault="00342C9E" w:rsidP="00464105">
      <w:pPr>
        <w:spacing w:line="240" w:lineRule="auto"/>
      </w:pPr>
      <w:r>
        <w:separator/>
      </w:r>
    </w:p>
  </w:endnote>
  <w:endnote w:type="continuationSeparator" w:id="0">
    <w:p w:rsidR="00342C9E" w:rsidRDefault="00342C9E" w:rsidP="00464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C9E" w:rsidRDefault="00342C9E" w:rsidP="00464105">
      <w:pPr>
        <w:spacing w:line="240" w:lineRule="auto"/>
      </w:pPr>
      <w:r>
        <w:separator/>
      </w:r>
    </w:p>
  </w:footnote>
  <w:footnote w:type="continuationSeparator" w:id="0">
    <w:p w:rsidR="00342C9E" w:rsidRDefault="00342C9E" w:rsidP="0046410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30F3" w:rsidRDefault="00342C9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5" o:spid="_x0000_s2050" type="#_x0000_t136" style="position:absolute;left:0;text-align:left;margin-left:0;margin-top:0;width:471.3pt;height:188.5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105" w:rsidRDefault="00342C9E" w:rsidP="0046410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6" o:spid="_x0000_s2051" type="#_x0000_t136" style="position:absolute;left:0;text-align:left;margin-left:0;margin-top:0;width:471.3pt;height:188.5pt;rotation:315;z-index:-25165312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464105">
      <w:t>Draft Version Rev 0</w:t>
    </w:r>
    <w:r w:rsidR="009143D5">
      <w:t>4</w:t>
    </w:r>
    <w:r w:rsidR="00464105">
      <w:t>-</w:t>
    </w:r>
    <w:r w:rsidR="00ED476F">
      <w:t>2</w:t>
    </w:r>
    <w:r w:rsidR="004858AF">
      <w:t>5</w:t>
    </w:r>
    <w:r w:rsidR="00040C84">
      <w:t>-2018</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30F3" w:rsidRDefault="00342C9E">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4" o:spid="_x0000_s2049" type="#_x0000_t136" style="position:absolute;left:0;text-align:left;margin-left:0;margin-top:0;width:471.3pt;height:188.5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096FC8"/>
    <w:multiLevelType w:val="hybridMultilevel"/>
    <w:tmpl w:val="41EC88F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44774C32"/>
    <w:multiLevelType w:val="hybridMultilevel"/>
    <w:tmpl w:val="DC7649F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nsid w:val="7FEE12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7U0tTA3MjQxMTC1MDZX0lEKTi0uzszPAymwrAUAHgNPVCwAAAA="/>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rx955yzz0s4ea0pgped2b52pd5ffspw0w&quot;&gt;Yang-Library-Nov 2017&lt;record-ids&gt;&lt;item&gt;26&lt;/item&gt;&lt;item&gt;66&lt;/item&gt;&lt;item&gt;103&lt;/item&gt;&lt;item&gt;113&lt;/item&gt;&lt;item&gt;114&lt;/item&gt;&lt;item&gt;115&lt;/item&gt;&lt;item&gt;116&lt;/item&gt;&lt;item&gt;117&lt;/item&gt;&lt;item&gt;118&lt;/item&gt;&lt;/record-ids&gt;&lt;/item&gt;&lt;/Libraries&gt;"/>
  </w:docVars>
  <w:rsids>
    <w:rsidRoot w:val="0058752C"/>
    <w:rsid w:val="00012DAD"/>
    <w:rsid w:val="000159D9"/>
    <w:rsid w:val="00016245"/>
    <w:rsid w:val="00017A18"/>
    <w:rsid w:val="00024F43"/>
    <w:rsid w:val="00040C84"/>
    <w:rsid w:val="0004302B"/>
    <w:rsid w:val="000706DE"/>
    <w:rsid w:val="000B2AC3"/>
    <w:rsid w:val="000B69B5"/>
    <w:rsid w:val="000D6905"/>
    <w:rsid w:val="000E2C58"/>
    <w:rsid w:val="001017F9"/>
    <w:rsid w:val="00103246"/>
    <w:rsid w:val="00125274"/>
    <w:rsid w:val="0013225A"/>
    <w:rsid w:val="00134081"/>
    <w:rsid w:val="001765AD"/>
    <w:rsid w:val="00185430"/>
    <w:rsid w:val="00185F91"/>
    <w:rsid w:val="001962A1"/>
    <w:rsid w:val="001C032F"/>
    <w:rsid w:val="001C5B66"/>
    <w:rsid w:val="001E5361"/>
    <w:rsid w:val="001F4392"/>
    <w:rsid w:val="002009A3"/>
    <w:rsid w:val="00243A81"/>
    <w:rsid w:val="00245268"/>
    <w:rsid w:val="002452E3"/>
    <w:rsid w:val="00245346"/>
    <w:rsid w:val="00250C9A"/>
    <w:rsid w:val="0027349D"/>
    <w:rsid w:val="00286CDE"/>
    <w:rsid w:val="00287E80"/>
    <w:rsid w:val="00291572"/>
    <w:rsid w:val="0029295B"/>
    <w:rsid w:val="002B27B1"/>
    <w:rsid w:val="002B5011"/>
    <w:rsid w:val="002C4698"/>
    <w:rsid w:val="002C558E"/>
    <w:rsid w:val="002D797E"/>
    <w:rsid w:val="002E0F4E"/>
    <w:rsid w:val="002F313D"/>
    <w:rsid w:val="002F4BE8"/>
    <w:rsid w:val="002F58CD"/>
    <w:rsid w:val="00307382"/>
    <w:rsid w:val="00315EF3"/>
    <w:rsid w:val="00320DE4"/>
    <w:rsid w:val="00324E17"/>
    <w:rsid w:val="00324E76"/>
    <w:rsid w:val="00342C9E"/>
    <w:rsid w:val="003458E7"/>
    <w:rsid w:val="003714F2"/>
    <w:rsid w:val="0038517B"/>
    <w:rsid w:val="00385D6F"/>
    <w:rsid w:val="00387EA4"/>
    <w:rsid w:val="0039396C"/>
    <w:rsid w:val="00396057"/>
    <w:rsid w:val="003A5670"/>
    <w:rsid w:val="003B4EAB"/>
    <w:rsid w:val="003B72BC"/>
    <w:rsid w:val="00423438"/>
    <w:rsid w:val="004311BF"/>
    <w:rsid w:val="00453BA5"/>
    <w:rsid w:val="004576D8"/>
    <w:rsid w:val="00464105"/>
    <w:rsid w:val="00467ADB"/>
    <w:rsid w:val="00473457"/>
    <w:rsid w:val="004858AF"/>
    <w:rsid w:val="004A0ABD"/>
    <w:rsid w:val="004C174E"/>
    <w:rsid w:val="004C3D1C"/>
    <w:rsid w:val="004D3D62"/>
    <w:rsid w:val="004D73FE"/>
    <w:rsid w:val="004E1070"/>
    <w:rsid w:val="004F179A"/>
    <w:rsid w:val="004F3AFD"/>
    <w:rsid w:val="004F45F7"/>
    <w:rsid w:val="004F6918"/>
    <w:rsid w:val="00515073"/>
    <w:rsid w:val="005265B8"/>
    <w:rsid w:val="00527292"/>
    <w:rsid w:val="00541093"/>
    <w:rsid w:val="00546703"/>
    <w:rsid w:val="00570BE7"/>
    <w:rsid w:val="00580A2D"/>
    <w:rsid w:val="0058752C"/>
    <w:rsid w:val="005A0265"/>
    <w:rsid w:val="005A292A"/>
    <w:rsid w:val="005A6285"/>
    <w:rsid w:val="005B0B21"/>
    <w:rsid w:val="005C647E"/>
    <w:rsid w:val="005F000D"/>
    <w:rsid w:val="00607469"/>
    <w:rsid w:val="00611CCA"/>
    <w:rsid w:val="0062415E"/>
    <w:rsid w:val="006321AD"/>
    <w:rsid w:val="0063257A"/>
    <w:rsid w:val="00637A09"/>
    <w:rsid w:val="00646040"/>
    <w:rsid w:val="00657DF3"/>
    <w:rsid w:val="006A4C43"/>
    <w:rsid w:val="006B057F"/>
    <w:rsid w:val="006B46D2"/>
    <w:rsid w:val="00703A5C"/>
    <w:rsid w:val="007060B8"/>
    <w:rsid w:val="00711CA1"/>
    <w:rsid w:val="00717EA7"/>
    <w:rsid w:val="007257D1"/>
    <w:rsid w:val="00735DBA"/>
    <w:rsid w:val="00745817"/>
    <w:rsid w:val="00756D52"/>
    <w:rsid w:val="00763FFB"/>
    <w:rsid w:val="00784FD9"/>
    <w:rsid w:val="00785311"/>
    <w:rsid w:val="0078568F"/>
    <w:rsid w:val="007F3A7E"/>
    <w:rsid w:val="00824345"/>
    <w:rsid w:val="00831154"/>
    <w:rsid w:val="0083165B"/>
    <w:rsid w:val="008337BA"/>
    <w:rsid w:val="0083749E"/>
    <w:rsid w:val="0083762A"/>
    <w:rsid w:val="00850422"/>
    <w:rsid w:val="00863021"/>
    <w:rsid w:val="00864129"/>
    <w:rsid w:val="008832EC"/>
    <w:rsid w:val="00890C37"/>
    <w:rsid w:val="008910B7"/>
    <w:rsid w:val="008934AF"/>
    <w:rsid w:val="00896D77"/>
    <w:rsid w:val="008E14B0"/>
    <w:rsid w:val="008F2696"/>
    <w:rsid w:val="008F7291"/>
    <w:rsid w:val="00907974"/>
    <w:rsid w:val="009143D5"/>
    <w:rsid w:val="00926F4E"/>
    <w:rsid w:val="009432CB"/>
    <w:rsid w:val="00954287"/>
    <w:rsid w:val="00985F17"/>
    <w:rsid w:val="009B3DFB"/>
    <w:rsid w:val="009E2A4B"/>
    <w:rsid w:val="009E3D60"/>
    <w:rsid w:val="009E44CF"/>
    <w:rsid w:val="009E7AD6"/>
    <w:rsid w:val="00A007A4"/>
    <w:rsid w:val="00A24CED"/>
    <w:rsid w:val="00A25C23"/>
    <w:rsid w:val="00A26344"/>
    <w:rsid w:val="00A773E9"/>
    <w:rsid w:val="00AC4CE8"/>
    <w:rsid w:val="00AF1936"/>
    <w:rsid w:val="00AF697D"/>
    <w:rsid w:val="00B1418B"/>
    <w:rsid w:val="00B172A0"/>
    <w:rsid w:val="00B446C8"/>
    <w:rsid w:val="00BB1A34"/>
    <w:rsid w:val="00BD47C2"/>
    <w:rsid w:val="00BD6432"/>
    <w:rsid w:val="00BF6D29"/>
    <w:rsid w:val="00C03A3F"/>
    <w:rsid w:val="00C15BC8"/>
    <w:rsid w:val="00C250FD"/>
    <w:rsid w:val="00C31F56"/>
    <w:rsid w:val="00C40CA4"/>
    <w:rsid w:val="00C43B07"/>
    <w:rsid w:val="00C530F3"/>
    <w:rsid w:val="00C762ED"/>
    <w:rsid w:val="00C773FE"/>
    <w:rsid w:val="00C819F8"/>
    <w:rsid w:val="00CB63CD"/>
    <w:rsid w:val="00CB7F56"/>
    <w:rsid w:val="00CE63D7"/>
    <w:rsid w:val="00CF3E9A"/>
    <w:rsid w:val="00D01382"/>
    <w:rsid w:val="00D02084"/>
    <w:rsid w:val="00D177EF"/>
    <w:rsid w:val="00D3625C"/>
    <w:rsid w:val="00D448A9"/>
    <w:rsid w:val="00D51D66"/>
    <w:rsid w:val="00D57991"/>
    <w:rsid w:val="00D6618A"/>
    <w:rsid w:val="00D81B83"/>
    <w:rsid w:val="00D91038"/>
    <w:rsid w:val="00DA2E94"/>
    <w:rsid w:val="00DA3782"/>
    <w:rsid w:val="00DC467A"/>
    <w:rsid w:val="00DD52F0"/>
    <w:rsid w:val="00E14AA1"/>
    <w:rsid w:val="00E444CD"/>
    <w:rsid w:val="00EA6720"/>
    <w:rsid w:val="00EB486C"/>
    <w:rsid w:val="00EC6AC0"/>
    <w:rsid w:val="00ED0ACB"/>
    <w:rsid w:val="00ED476F"/>
    <w:rsid w:val="00ED5ACE"/>
    <w:rsid w:val="00EF0660"/>
    <w:rsid w:val="00F479A6"/>
    <w:rsid w:val="00F5750B"/>
    <w:rsid w:val="00F753D4"/>
    <w:rsid w:val="00F83254"/>
    <w:rsid w:val="00F8472F"/>
    <w:rsid w:val="00FA023E"/>
    <w:rsid w:val="00FA07D7"/>
    <w:rsid w:val="00FA35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13D"/>
    <w:pPr>
      <w:spacing w:after="0" w:line="480" w:lineRule="auto"/>
      <w:ind w:firstLine="288"/>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2F313D"/>
    <w:pPr>
      <w:keepNext/>
      <w:keepLines/>
      <w:numPr>
        <w:numId w:val="1"/>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2F313D"/>
    <w:pPr>
      <w:numPr>
        <w:ilvl w:val="1"/>
      </w:numPr>
      <w:outlineLvl w:val="1"/>
    </w:pPr>
    <w:rPr>
      <w:b w:val="0"/>
      <w:szCs w:val="26"/>
    </w:rPr>
  </w:style>
  <w:style w:type="paragraph" w:styleId="Heading3">
    <w:name w:val="heading 3"/>
    <w:basedOn w:val="Normal"/>
    <w:next w:val="Normal"/>
    <w:link w:val="Heading3Char"/>
    <w:uiPriority w:val="9"/>
    <w:unhideWhenUsed/>
    <w:qFormat/>
    <w:rsid w:val="002F313D"/>
    <w:pPr>
      <w:keepNext/>
      <w:keepLines/>
      <w:numPr>
        <w:ilvl w:val="2"/>
        <w:numId w:val="1"/>
      </w:numPr>
      <w:adjustRightInd w:val="0"/>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2F313D"/>
    <w:pPr>
      <w:keepNext/>
      <w:keepLines/>
      <w:numPr>
        <w:ilvl w:val="3"/>
        <w:numId w:val="1"/>
      </w:numPr>
      <w:spacing w:before="40"/>
      <w:outlineLvl w:val="3"/>
    </w:pPr>
    <w:rPr>
      <w:rFonts w:eastAsiaTheme="majorEastAsia" w:cstheme="majorBidi"/>
      <w:iCs/>
    </w:rPr>
  </w:style>
  <w:style w:type="paragraph" w:styleId="Heading5">
    <w:name w:val="heading 5"/>
    <w:aliases w:val="Heading 4-2"/>
    <w:basedOn w:val="Normal"/>
    <w:next w:val="Normal"/>
    <w:link w:val="Heading5Char"/>
    <w:uiPriority w:val="9"/>
    <w:unhideWhenUsed/>
    <w:qFormat/>
    <w:rsid w:val="002F313D"/>
    <w:pPr>
      <w:keepNext/>
      <w:keepLines/>
      <w:numPr>
        <w:ilvl w:val="4"/>
        <w:numId w:val="1"/>
      </w:numPr>
      <w:spacing w:before="40"/>
      <w:outlineLvl w:val="4"/>
    </w:pPr>
    <w:rPr>
      <w:rFonts w:eastAsiaTheme="majorEastAsia" w:cstheme="majorBidi"/>
    </w:rPr>
  </w:style>
  <w:style w:type="paragraph" w:styleId="Heading6">
    <w:name w:val="heading 6"/>
    <w:basedOn w:val="Normal"/>
    <w:next w:val="Normal"/>
    <w:link w:val="Heading6Char"/>
    <w:uiPriority w:val="9"/>
    <w:unhideWhenUsed/>
    <w:qFormat/>
    <w:rsid w:val="002F313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F313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F31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31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13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F313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2F313D"/>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2F313D"/>
    <w:rPr>
      <w:rFonts w:ascii="Times New Roman" w:eastAsiaTheme="majorEastAsia" w:hAnsi="Times New Roman" w:cstheme="majorBidi"/>
      <w:iCs/>
      <w:sz w:val="24"/>
      <w:szCs w:val="24"/>
    </w:rPr>
  </w:style>
  <w:style w:type="character" w:customStyle="1" w:styleId="Heading5Char">
    <w:name w:val="Heading 5 Char"/>
    <w:aliases w:val="Heading 4-2 Char"/>
    <w:basedOn w:val="DefaultParagraphFont"/>
    <w:link w:val="Heading5"/>
    <w:uiPriority w:val="9"/>
    <w:rsid w:val="002F313D"/>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rsid w:val="002F313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2F313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2F31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313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2F313D"/>
    <w:pPr>
      <w:jc w:val="center"/>
    </w:pPr>
    <w:rPr>
      <w:noProof/>
    </w:rPr>
  </w:style>
  <w:style w:type="character" w:customStyle="1" w:styleId="EndNoteBibliographyTitleChar">
    <w:name w:val="EndNote Bibliography Title Char"/>
    <w:basedOn w:val="DefaultParagraphFont"/>
    <w:link w:val="EndNoteBibliographyTitle"/>
    <w:rsid w:val="002F313D"/>
    <w:rPr>
      <w:rFonts w:ascii="Times New Roman" w:eastAsia="SimSun" w:hAnsi="Times New Roman" w:cs="Times New Roman"/>
      <w:noProof/>
      <w:sz w:val="24"/>
      <w:szCs w:val="24"/>
    </w:rPr>
  </w:style>
  <w:style w:type="paragraph" w:customStyle="1" w:styleId="EndNoteBibliography">
    <w:name w:val="EndNote Bibliography"/>
    <w:basedOn w:val="Normal"/>
    <w:link w:val="EndNoteBibliographyChar"/>
    <w:rsid w:val="002F313D"/>
    <w:pPr>
      <w:spacing w:line="240" w:lineRule="auto"/>
    </w:pPr>
    <w:rPr>
      <w:noProof/>
    </w:rPr>
  </w:style>
  <w:style w:type="character" w:customStyle="1" w:styleId="EndNoteBibliographyChar">
    <w:name w:val="EndNote Bibliography Char"/>
    <w:basedOn w:val="DefaultParagraphFont"/>
    <w:link w:val="EndNoteBibliography"/>
    <w:rsid w:val="002F313D"/>
    <w:rPr>
      <w:rFonts w:ascii="Times New Roman" w:eastAsia="SimSun" w:hAnsi="Times New Roman" w:cs="Times New Roman"/>
      <w:noProof/>
      <w:sz w:val="24"/>
      <w:szCs w:val="24"/>
    </w:rPr>
  </w:style>
  <w:style w:type="paragraph" w:styleId="Header">
    <w:name w:val="header"/>
    <w:basedOn w:val="Normal"/>
    <w:link w:val="HeaderChar"/>
    <w:uiPriority w:val="99"/>
    <w:unhideWhenUsed/>
    <w:rsid w:val="00464105"/>
    <w:pPr>
      <w:tabs>
        <w:tab w:val="center" w:pos="4680"/>
        <w:tab w:val="right" w:pos="9360"/>
      </w:tabs>
      <w:spacing w:line="240" w:lineRule="auto"/>
    </w:pPr>
  </w:style>
  <w:style w:type="character" w:customStyle="1" w:styleId="HeaderChar">
    <w:name w:val="Header Char"/>
    <w:basedOn w:val="DefaultParagraphFont"/>
    <w:link w:val="Header"/>
    <w:uiPriority w:val="99"/>
    <w:rsid w:val="00464105"/>
    <w:rPr>
      <w:rFonts w:ascii="Times New Roman" w:eastAsia="SimSun" w:hAnsi="Times New Roman" w:cs="Times New Roman"/>
      <w:sz w:val="24"/>
      <w:szCs w:val="24"/>
    </w:rPr>
  </w:style>
  <w:style w:type="paragraph" w:styleId="Footer">
    <w:name w:val="footer"/>
    <w:basedOn w:val="Normal"/>
    <w:link w:val="FooterChar"/>
    <w:uiPriority w:val="99"/>
    <w:unhideWhenUsed/>
    <w:rsid w:val="00464105"/>
    <w:pPr>
      <w:tabs>
        <w:tab w:val="center" w:pos="4680"/>
        <w:tab w:val="right" w:pos="9360"/>
      </w:tabs>
      <w:spacing w:line="240" w:lineRule="auto"/>
    </w:pPr>
  </w:style>
  <w:style w:type="character" w:customStyle="1" w:styleId="FooterChar">
    <w:name w:val="Footer Char"/>
    <w:basedOn w:val="DefaultParagraphFont"/>
    <w:link w:val="Footer"/>
    <w:uiPriority w:val="99"/>
    <w:rsid w:val="00464105"/>
    <w:rPr>
      <w:rFonts w:ascii="Times New Roman" w:eastAsia="SimSun" w:hAnsi="Times New Roman" w:cs="Times New Roman"/>
      <w:sz w:val="24"/>
      <w:szCs w:val="24"/>
    </w:rPr>
  </w:style>
  <w:style w:type="paragraph" w:styleId="ListParagraph">
    <w:name w:val="List Paragraph"/>
    <w:basedOn w:val="Normal"/>
    <w:uiPriority w:val="34"/>
    <w:qFormat/>
    <w:rsid w:val="00473457"/>
    <w:pPr>
      <w:ind w:left="720"/>
      <w:contextualSpacing/>
    </w:pPr>
  </w:style>
  <w:style w:type="character" w:styleId="Emphasis">
    <w:name w:val="Emphasis"/>
    <w:basedOn w:val="DefaultParagraphFont"/>
    <w:uiPriority w:val="20"/>
    <w:qFormat/>
    <w:rsid w:val="004C174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13D"/>
    <w:pPr>
      <w:spacing w:after="0" w:line="480" w:lineRule="auto"/>
      <w:ind w:firstLine="288"/>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2F313D"/>
    <w:pPr>
      <w:keepNext/>
      <w:keepLines/>
      <w:numPr>
        <w:numId w:val="1"/>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2F313D"/>
    <w:pPr>
      <w:numPr>
        <w:ilvl w:val="1"/>
      </w:numPr>
      <w:outlineLvl w:val="1"/>
    </w:pPr>
    <w:rPr>
      <w:b w:val="0"/>
      <w:szCs w:val="26"/>
    </w:rPr>
  </w:style>
  <w:style w:type="paragraph" w:styleId="Heading3">
    <w:name w:val="heading 3"/>
    <w:basedOn w:val="Normal"/>
    <w:next w:val="Normal"/>
    <w:link w:val="Heading3Char"/>
    <w:uiPriority w:val="9"/>
    <w:unhideWhenUsed/>
    <w:qFormat/>
    <w:rsid w:val="002F313D"/>
    <w:pPr>
      <w:keepNext/>
      <w:keepLines/>
      <w:numPr>
        <w:ilvl w:val="2"/>
        <w:numId w:val="1"/>
      </w:numPr>
      <w:adjustRightInd w:val="0"/>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2F313D"/>
    <w:pPr>
      <w:keepNext/>
      <w:keepLines/>
      <w:numPr>
        <w:ilvl w:val="3"/>
        <w:numId w:val="1"/>
      </w:numPr>
      <w:spacing w:before="40"/>
      <w:outlineLvl w:val="3"/>
    </w:pPr>
    <w:rPr>
      <w:rFonts w:eastAsiaTheme="majorEastAsia" w:cstheme="majorBidi"/>
      <w:iCs/>
    </w:rPr>
  </w:style>
  <w:style w:type="paragraph" w:styleId="Heading5">
    <w:name w:val="heading 5"/>
    <w:aliases w:val="Heading 4-2"/>
    <w:basedOn w:val="Normal"/>
    <w:next w:val="Normal"/>
    <w:link w:val="Heading5Char"/>
    <w:uiPriority w:val="9"/>
    <w:unhideWhenUsed/>
    <w:qFormat/>
    <w:rsid w:val="002F313D"/>
    <w:pPr>
      <w:keepNext/>
      <w:keepLines/>
      <w:numPr>
        <w:ilvl w:val="4"/>
        <w:numId w:val="1"/>
      </w:numPr>
      <w:spacing w:before="40"/>
      <w:outlineLvl w:val="4"/>
    </w:pPr>
    <w:rPr>
      <w:rFonts w:eastAsiaTheme="majorEastAsia" w:cstheme="majorBidi"/>
    </w:rPr>
  </w:style>
  <w:style w:type="paragraph" w:styleId="Heading6">
    <w:name w:val="heading 6"/>
    <w:basedOn w:val="Normal"/>
    <w:next w:val="Normal"/>
    <w:link w:val="Heading6Char"/>
    <w:uiPriority w:val="9"/>
    <w:unhideWhenUsed/>
    <w:qFormat/>
    <w:rsid w:val="002F313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F313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F31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31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13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F313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2F313D"/>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2F313D"/>
    <w:rPr>
      <w:rFonts w:ascii="Times New Roman" w:eastAsiaTheme="majorEastAsia" w:hAnsi="Times New Roman" w:cstheme="majorBidi"/>
      <w:iCs/>
      <w:sz w:val="24"/>
      <w:szCs w:val="24"/>
    </w:rPr>
  </w:style>
  <w:style w:type="character" w:customStyle="1" w:styleId="Heading5Char">
    <w:name w:val="Heading 5 Char"/>
    <w:aliases w:val="Heading 4-2 Char"/>
    <w:basedOn w:val="DefaultParagraphFont"/>
    <w:link w:val="Heading5"/>
    <w:uiPriority w:val="9"/>
    <w:rsid w:val="002F313D"/>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rsid w:val="002F313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2F313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2F31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313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2F313D"/>
    <w:pPr>
      <w:jc w:val="center"/>
    </w:pPr>
    <w:rPr>
      <w:noProof/>
    </w:rPr>
  </w:style>
  <w:style w:type="character" w:customStyle="1" w:styleId="EndNoteBibliographyTitleChar">
    <w:name w:val="EndNote Bibliography Title Char"/>
    <w:basedOn w:val="DefaultParagraphFont"/>
    <w:link w:val="EndNoteBibliographyTitle"/>
    <w:rsid w:val="002F313D"/>
    <w:rPr>
      <w:rFonts w:ascii="Times New Roman" w:eastAsia="SimSun" w:hAnsi="Times New Roman" w:cs="Times New Roman"/>
      <w:noProof/>
      <w:sz w:val="24"/>
      <w:szCs w:val="24"/>
    </w:rPr>
  </w:style>
  <w:style w:type="paragraph" w:customStyle="1" w:styleId="EndNoteBibliography">
    <w:name w:val="EndNote Bibliography"/>
    <w:basedOn w:val="Normal"/>
    <w:link w:val="EndNoteBibliographyChar"/>
    <w:rsid w:val="002F313D"/>
    <w:pPr>
      <w:spacing w:line="240" w:lineRule="auto"/>
    </w:pPr>
    <w:rPr>
      <w:noProof/>
    </w:rPr>
  </w:style>
  <w:style w:type="character" w:customStyle="1" w:styleId="EndNoteBibliographyChar">
    <w:name w:val="EndNote Bibliography Char"/>
    <w:basedOn w:val="DefaultParagraphFont"/>
    <w:link w:val="EndNoteBibliography"/>
    <w:rsid w:val="002F313D"/>
    <w:rPr>
      <w:rFonts w:ascii="Times New Roman" w:eastAsia="SimSun" w:hAnsi="Times New Roman" w:cs="Times New Roman"/>
      <w:noProof/>
      <w:sz w:val="24"/>
      <w:szCs w:val="24"/>
    </w:rPr>
  </w:style>
  <w:style w:type="paragraph" w:styleId="Header">
    <w:name w:val="header"/>
    <w:basedOn w:val="Normal"/>
    <w:link w:val="HeaderChar"/>
    <w:uiPriority w:val="99"/>
    <w:unhideWhenUsed/>
    <w:rsid w:val="00464105"/>
    <w:pPr>
      <w:tabs>
        <w:tab w:val="center" w:pos="4680"/>
        <w:tab w:val="right" w:pos="9360"/>
      </w:tabs>
      <w:spacing w:line="240" w:lineRule="auto"/>
    </w:pPr>
  </w:style>
  <w:style w:type="character" w:customStyle="1" w:styleId="HeaderChar">
    <w:name w:val="Header Char"/>
    <w:basedOn w:val="DefaultParagraphFont"/>
    <w:link w:val="Header"/>
    <w:uiPriority w:val="99"/>
    <w:rsid w:val="00464105"/>
    <w:rPr>
      <w:rFonts w:ascii="Times New Roman" w:eastAsia="SimSun" w:hAnsi="Times New Roman" w:cs="Times New Roman"/>
      <w:sz w:val="24"/>
      <w:szCs w:val="24"/>
    </w:rPr>
  </w:style>
  <w:style w:type="paragraph" w:styleId="Footer">
    <w:name w:val="footer"/>
    <w:basedOn w:val="Normal"/>
    <w:link w:val="FooterChar"/>
    <w:uiPriority w:val="99"/>
    <w:unhideWhenUsed/>
    <w:rsid w:val="00464105"/>
    <w:pPr>
      <w:tabs>
        <w:tab w:val="center" w:pos="4680"/>
        <w:tab w:val="right" w:pos="9360"/>
      </w:tabs>
      <w:spacing w:line="240" w:lineRule="auto"/>
    </w:pPr>
  </w:style>
  <w:style w:type="character" w:customStyle="1" w:styleId="FooterChar">
    <w:name w:val="Footer Char"/>
    <w:basedOn w:val="DefaultParagraphFont"/>
    <w:link w:val="Footer"/>
    <w:uiPriority w:val="99"/>
    <w:rsid w:val="00464105"/>
    <w:rPr>
      <w:rFonts w:ascii="Times New Roman" w:eastAsia="SimSun" w:hAnsi="Times New Roman" w:cs="Times New Roman"/>
      <w:sz w:val="24"/>
      <w:szCs w:val="24"/>
    </w:rPr>
  </w:style>
  <w:style w:type="paragraph" w:styleId="ListParagraph">
    <w:name w:val="List Paragraph"/>
    <w:basedOn w:val="Normal"/>
    <w:uiPriority w:val="34"/>
    <w:qFormat/>
    <w:rsid w:val="00473457"/>
    <w:pPr>
      <w:ind w:left="720"/>
      <w:contextualSpacing/>
    </w:pPr>
  </w:style>
  <w:style w:type="character" w:styleId="Emphasis">
    <w:name w:val="Emphasis"/>
    <w:basedOn w:val="DefaultParagraphFont"/>
    <w:uiPriority w:val="20"/>
    <w:qFormat/>
    <w:rsid w:val="004C17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642074">
      <w:bodyDiv w:val="1"/>
      <w:marLeft w:val="0"/>
      <w:marRight w:val="0"/>
      <w:marTop w:val="0"/>
      <w:marBottom w:val="0"/>
      <w:divBdr>
        <w:top w:val="none" w:sz="0" w:space="0" w:color="auto"/>
        <w:left w:val="none" w:sz="0" w:space="0" w:color="auto"/>
        <w:bottom w:val="none" w:sz="0" w:space="0" w:color="auto"/>
        <w:right w:val="none" w:sz="0" w:space="0" w:color="auto"/>
      </w:divBdr>
    </w:div>
    <w:div w:id="200443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www.google.com/search?biw=1536&amp;bih=734&amp;q=Wilmington+Massachusetts&amp;stick=H4sIAAAAAAAAAOPgE-LSz9U3MC4wLLY0VuIEsQ1zjQoqtLSyk63084vSE_MyqxJLMvPzUDhWGamJKYWliUUlqUXFAFLbgtRFAAAA&amp;sa=X&amp;ved=0ahUKEwjq8uD7hrnUAhWJ7D4KHa_wA4wQmxMIrQEoATA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53590-2267-4390-9240-967DAA96E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15</Pages>
  <Words>5804</Words>
  <Characters>3308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y217</dc:creator>
  <cp:lastModifiedBy>yy217</cp:lastModifiedBy>
  <cp:revision>95</cp:revision>
  <dcterms:created xsi:type="dcterms:W3CDTF">2018-03-26T14:24:00Z</dcterms:created>
  <dcterms:modified xsi:type="dcterms:W3CDTF">2018-04-25T22:03:00Z</dcterms:modified>
</cp:coreProperties>
</file>